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B2A614" w14:textId="77777777" w:rsidR="000867A7" w:rsidRPr="00D52940" w:rsidRDefault="000867A7" w:rsidP="001B3949">
      <w:pPr>
        <w:spacing w:line="480" w:lineRule="auto"/>
      </w:pPr>
      <w:bookmarkStart w:id="0" w:name="_GoBack"/>
      <w:bookmarkEnd w:id="0"/>
    </w:p>
    <w:p w14:paraId="209A1F77" w14:textId="77777777" w:rsidR="000867A7" w:rsidRPr="00D52940" w:rsidRDefault="000867A7" w:rsidP="001B3949">
      <w:pPr>
        <w:spacing w:line="480" w:lineRule="auto"/>
      </w:pPr>
    </w:p>
    <w:p w14:paraId="53B5D5AC" w14:textId="77777777" w:rsidR="00796373" w:rsidRPr="00D52940" w:rsidRDefault="00D533F6" w:rsidP="001B3949">
      <w:pPr>
        <w:spacing w:line="480" w:lineRule="auto"/>
        <w:rPr>
          <w:b/>
        </w:rPr>
      </w:pPr>
      <w:r w:rsidRPr="007907DB">
        <w:rPr>
          <w:b/>
        </w:rPr>
        <w:t>The</w:t>
      </w:r>
      <w:r w:rsidR="007907DB" w:rsidRPr="007907DB">
        <w:rPr>
          <w:b/>
        </w:rPr>
        <w:t xml:space="preserve"> relationship between</w:t>
      </w:r>
      <w:r w:rsidR="007907DB">
        <w:rPr>
          <w:b/>
        </w:rPr>
        <w:t xml:space="preserve"> maternal self-efficacy,</w:t>
      </w:r>
      <w:r w:rsidRPr="007907DB">
        <w:rPr>
          <w:b/>
        </w:rPr>
        <w:t xml:space="preserve"> compliance and </w:t>
      </w:r>
      <w:r w:rsidR="0053492D" w:rsidRPr="007907DB">
        <w:rPr>
          <w:b/>
        </w:rPr>
        <w:t>outcome</w:t>
      </w:r>
      <w:r w:rsidR="00385BDD" w:rsidRPr="007907DB">
        <w:rPr>
          <w:b/>
        </w:rPr>
        <w:t xml:space="preserve"> in a</w:t>
      </w:r>
      <w:r w:rsidR="000867A7" w:rsidRPr="007907DB">
        <w:rPr>
          <w:b/>
        </w:rPr>
        <w:t xml:space="preserve"> trial of vitamin D</w:t>
      </w:r>
      <w:r w:rsidR="000867A7" w:rsidRPr="00D52940">
        <w:rPr>
          <w:b/>
        </w:rPr>
        <w:t xml:space="preserve"> supplementation in pregnancy</w:t>
      </w:r>
    </w:p>
    <w:p w14:paraId="01D2FF3B" w14:textId="77777777" w:rsidR="000867A7" w:rsidRPr="00D52940" w:rsidRDefault="000867A7" w:rsidP="001B3949">
      <w:pPr>
        <w:spacing w:line="480" w:lineRule="auto"/>
      </w:pPr>
    </w:p>
    <w:p w14:paraId="16962273" w14:textId="55DC185F" w:rsidR="000867A7" w:rsidRPr="00076867" w:rsidRDefault="00283C07" w:rsidP="001B3949">
      <w:pPr>
        <w:spacing w:line="480" w:lineRule="auto"/>
      </w:pPr>
      <w:r>
        <w:t>Mary Barker</w:t>
      </w:r>
      <w:r w:rsidR="00A5618D" w:rsidRPr="00A5618D">
        <w:rPr>
          <w:vertAlign w:val="superscript"/>
        </w:rPr>
        <w:t>1</w:t>
      </w:r>
      <w:r w:rsidR="00A5618D">
        <w:rPr>
          <w:vertAlign w:val="superscript"/>
        </w:rPr>
        <w:t xml:space="preserve"> </w:t>
      </w:r>
      <w:r w:rsidR="00A5618D" w:rsidRPr="00A5618D">
        <w:rPr>
          <w:vertAlign w:val="superscript"/>
        </w:rPr>
        <w:t>2</w:t>
      </w:r>
      <w:r>
        <w:t>, Stefania D</w:t>
      </w:r>
      <w:r w:rsidR="00D24F31" w:rsidRPr="00D52940">
        <w:t>’Angelo</w:t>
      </w:r>
      <w:r w:rsidR="00A5618D" w:rsidRPr="00A5618D">
        <w:rPr>
          <w:vertAlign w:val="superscript"/>
        </w:rPr>
        <w:t>1</w:t>
      </w:r>
      <w:r w:rsidR="00D24F31" w:rsidRPr="00D52940">
        <w:t>, Georgia Ntani</w:t>
      </w:r>
      <w:r w:rsidR="00A5618D" w:rsidRPr="00A5618D">
        <w:rPr>
          <w:vertAlign w:val="superscript"/>
        </w:rPr>
        <w:t>1</w:t>
      </w:r>
      <w:r w:rsidR="00D24F31" w:rsidRPr="00D52940">
        <w:t>, Wendy Lawrence</w:t>
      </w:r>
      <w:r w:rsidR="00A5618D" w:rsidRPr="00A5618D">
        <w:rPr>
          <w:vertAlign w:val="superscript"/>
        </w:rPr>
        <w:t>1</w:t>
      </w:r>
      <w:r w:rsidR="00A5618D">
        <w:rPr>
          <w:vertAlign w:val="superscript"/>
        </w:rPr>
        <w:t xml:space="preserve"> </w:t>
      </w:r>
      <w:r w:rsidR="00A5618D" w:rsidRPr="00A5618D">
        <w:rPr>
          <w:vertAlign w:val="superscript"/>
        </w:rPr>
        <w:t>2</w:t>
      </w:r>
      <w:r w:rsidR="00D24F31" w:rsidRPr="00D52940">
        <w:t>, Janis Baird</w:t>
      </w:r>
      <w:r w:rsidR="00A5618D" w:rsidRPr="00A5618D">
        <w:rPr>
          <w:vertAlign w:val="superscript"/>
        </w:rPr>
        <w:t>1</w:t>
      </w:r>
      <w:r w:rsidR="00A5618D">
        <w:rPr>
          <w:vertAlign w:val="superscript"/>
        </w:rPr>
        <w:t xml:space="preserve"> </w:t>
      </w:r>
      <w:r w:rsidR="00A5618D" w:rsidRPr="00A5618D">
        <w:rPr>
          <w:vertAlign w:val="superscript"/>
        </w:rPr>
        <w:t>2</w:t>
      </w:r>
      <w:r w:rsidR="00D24F31" w:rsidRPr="00D52940">
        <w:t>,</w:t>
      </w:r>
      <w:r w:rsidR="00AC4BEF">
        <w:t xml:space="preserve"> </w:t>
      </w:r>
      <w:r w:rsidR="00222F70">
        <w:t>Megan Jarman</w:t>
      </w:r>
      <w:r w:rsidR="00A5618D" w:rsidRPr="00A5618D">
        <w:rPr>
          <w:vertAlign w:val="superscript"/>
        </w:rPr>
        <w:t>3</w:t>
      </w:r>
      <w:r w:rsidR="00222F70">
        <w:t xml:space="preserve">, </w:t>
      </w:r>
      <w:r>
        <w:t>Christina Vogel</w:t>
      </w:r>
      <w:r w:rsidR="00A5618D" w:rsidRPr="00A5618D">
        <w:rPr>
          <w:vertAlign w:val="superscript"/>
        </w:rPr>
        <w:t>1</w:t>
      </w:r>
      <w:r w:rsidR="00A5618D">
        <w:rPr>
          <w:vertAlign w:val="superscript"/>
        </w:rPr>
        <w:t xml:space="preserve"> </w:t>
      </w:r>
      <w:r w:rsidR="00A5618D" w:rsidRPr="00A5618D">
        <w:rPr>
          <w:vertAlign w:val="superscript"/>
        </w:rPr>
        <w:t>2</w:t>
      </w:r>
      <w:r>
        <w:t xml:space="preserve">, </w:t>
      </w:r>
      <w:r w:rsidR="00AC4BEF">
        <w:t>Hazel Inskip</w:t>
      </w:r>
      <w:r w:rsidR="00A5618D" w:rsidRPr="00A5618D">
        <w:rPr>
          <w:vertAlign w:val="superscript"/>
        </w:rPr>
        <w:t>1</w:t>
      </w:r>
      <w:r w:rsidR="00A5618D">
        <w:rPr>
          <w:vertAlign w:val="superscript"/>
        </w:rPr>
        <w:t xml:space="preserve"> </w:t>
      </w:r>
      <w:r w:rsidR="00A5618D" w:rsidRPr="00A5618D">
        <w:rPr>
          <w:vertAlign w:val="superscript"/>
        </w:rPr>
        <w:t>2</w:t>
      </w:r>
      <w:r w:rsidR="00AC4BEF">
        <w:t>,</w:t>
      </w:r>
      <w:r w:rsidR="00D24F31" w:rsidRPr="00D52940">
        <w:t xml:space="preserve"> Cyrus Cooper</w:t>
      </w:r>
      <w:r w:rsidR="00A5618D" w:rsidRPr="00A5618D">
        <w:rPr>
          <w:vertAlign w:val="superscript"/>
        </w:rPr>
        <w:t>1</w:t>
      </w:r>
      <w:r w:rsidR="00A5618D">
        <w:rPr>
          <w:vertAlign w:val="superscript"/>
        </w:rPr>
        <w:t xml:space="preserve"> </w:t>
      </w:r>
      <w:r w:rsidR="00A5618D" w:rsidRPr="00A5618D">
        <w:rPr>
          <w:vertAlign w:val="superscript"/>
        </w:rPr>
        <w:t>2</w:t>
      </w:r>
      <w:r w:rsidR="00A5618D">
        <w:rPr>
          <w:vertAlign w:val="superscript"/>
        </w:rPr>
        <w:t xml:space="preserve"> 4</w:t>
      </w:r>
      <w:r w:rsidR="00252161">
        <w:rPr>
          <w:vertAlign w:val="superscript"/>
        </w:rPr>
        <w:t>+</w:t>
      </w:r>
      <w:r w:rsidR="00C42FB0">
        <w:t>,</w:t>
      </w:r>
      <w:r w:rsidR="006D221D">
        <w:t xml:space="preserve"> </w:t>
      </w:r>
      <w:r w:rsidR="00706039">
        <w:t>Nicholas C Harvey</w:t>
      </w:r>
      <w:r w:rsidR="00A5618D">
        <w:rPr>
          <w:vertAlign w:val="superscript"/>
        </w:rPr>
        <w:t>1 2</w:t>
      </w:r>
      <w:r w:rsidR="00252161">
        <w:rPr>
          <w:vertAlign w:val="superscript"/>
        </w:rPr>
        <w:t>+</w:t>
      </w:r>
      <w:r w:rsidR="00C42FB0">
        <w:t xml:space="preserve"> and t</w:t>
      </w:r>
      <w:r w:rsidR="00C42FB0" w:rsidRPr="00C42FB0">
        <w:t>he MAVIDOS Study Group</w:t>
      </w:r>
    </w:p>
    <w:p w14:paraId="18B4491C" w14:textId="77777777" w:rsidR="000867A7" w:rsidRPr="00D52940" w:rsidRDefault="000867A7" w:rsidP="001B3949">
      <w:pPr>
        <w:spacing w:line="480" w:lineRule="auto"/>
      </w:pPr>
    </w:p>
    <w:p w14:paraId="57656B8C" w14:textId="77777777" w:rsidR="00C42FB0" w:rsidRDefault="00A5618D" w:rsidP="00C42FB0">
      <w:pPr>
        <w:spacing w:line="480" w:lineRule="auto"/>
      </w:pPr>
      <w:r>
        <w:t xml:space="preserve">1 </w:t>
      </w:r>
      <w:r w:rsidR="000867A7" w:rsidRPr="00D52940">
        <w:t>MRC Lifecourse Epidemiology Unit, University of Southampton, Southampton General Hospital, Southampton SO16 6YD</w:t>
      </w:r>
      <w:r>
        <w:t xml:space="preserve"> (</w:t>
      </w:r>
      <w:r w:rsidR="00C42FB0">
        <w:t>CC and NCH are joint senior author</w:t>
      </w:r>
      <w:r>
        <w:t>)</w:t>
      </w:r>
    </w:p>
    <w:p w14:paraId="68DBB26C" w14:textId="77777777" w:rsidR="00C42FB0" w:rsidRDefault="00A5618D" w:rsidP="00C42FB0">
      <w:pPr>
        <w:spacing w:line="480" w:lineRule="auto"/>
      </w:pPr>
      <w:r>
        <w:t xml:space="preserve">2 </w:t>
      </w:r>
      <w:r w:rsidR="00C42FB0">
        <w:t>NIHR Southampton Biomedical Research Centre, University of Southampton and University Hospital Southampton NHS Foundation Trust, Southampton, UK</w:t>
      </w:r>
    </w:p>
    <w:p w14:paraId="4F58CDE6" w14:textId="77777777" w:rsidR="00A5618D" w:rsidRDefault="00A5618D" w:rsidP="00A5618D">
      <w:pPr>
        <w:spacing w:line="480" w:lineRule="auto"/>
      </w:pPr>
      <w:r>
        <w:t>3 Li Ka Shing Centre for Health Research Innovation, Department of Agriculture, Food and Nutritional Science, University of Alberta, Edmonton, Canada</w:t>
      </w:r>
    </w:p>
    <w:p w14:paraId="1CDFC347" w14:textId="77777777" w:rsidR="00C42FB0" w:rsidRDefault="00A5618D" w:rsidP="00C42FB0">
      <w:pPr>
        <w:spacing w:line="480" w:lineRule="auto"/>
      </w:pPr>
      <w:r>
        <w:t xml:space="preserve">4 </w:t>
      </w:r>
      <w:r w:rsidR="00C42FB0">
        <w:t>Oxford NIHR Musculoskeletal Biomedical Research Unit, Nuffield Department of Orthopaedics, Rheumatology and Musculoskeletal Sciences, The Botnar Research Centre, University of Oxford, Oxford, UK</w:t>
      </w:r>
    </w:p>
    <w:p w14:paraId="4F5342A6" w14:textId="09C5D878" w:rsidR="000867A7" w:rsidRDefault="00C42FB0" w:rsidP="00C42FB0">
      <w:pPr>
        <w:spacing w:line="480" w:lineRule="auto"/>
      </w:pPr>
      <w:r>
        <w:t>MAVIDOS Trial Group: Nicholas J Bishop, Stephen Kennedy, Aris T Papageorghiou, Inez Schoenmakers, Robert Fraser, Saurabh V Gandhi, Andrew Carr, Sarah R Crozier, Rebecca J Moon, Nigel K Arden, Elaine M Dennison, Keith M Godfrey,  Ann Prentice, M. Zulf Mughal, Richard Eastell, David M Reid, M Kassim Javaid</w:t>
      </w:r>
      <w:r w:rsidR="00A5618D">
        <w:t>.</w:t>
      </w:r>
    </w:p>
    <w:p w14:paraId="779FE859" w14:textId="4CA1977E" w:rsidR="00252161" w:rsidRPr="00D52940" w:rsidRDefault="00252161" w:rsidP="00C42FB0">
      <w:pPr>
        <w:spacing w:line="480" w:lineRule="auto"/>
      </w:pPr>
      <w:r w:rsidRPr="00FC4057">
        <w:rPr>
          <w:vertAlign w:val="superscript"/>
        </w:rPr>
        <w:lastRenderedPageBreak/>
        <w:t>+</w:t>
      </w:r>
      <w:r>
        <w:t>CC and NCH are joint senior author</w:t>
      </w:r>
    </w:p>
    <w:p w14:paraId="4830BB90" w14:textId="77777777" w:rsidR="000867A7" w:rsidRPr="00D52940" w:rsidRDefault="000867A7" w:rsidP="001B3949">
      <w:pPr>
        <w:spacing w:line="480" w:lineRule="auto"/>
      </w:pPr>
      <w:r w:rsidRPr="00D52940">
        <w:t>Corresponding author:</w:t>
      </w:r>
    </w:p>
    <w:p w14:paraId="10985450" w14:textId="77777777" w:rsidR="000867A7" w:rsidRPr="00D52940" w:rsidRDefault="000867A7" w:rsidP="001B3949">
      <w:pPr>
        <w:spacing w:line="480" w:lineRule="auto"/>
      </w:pPr>
      <w:r w:rsidRPr="00D52940">
        <w:t xml:space="preserve">Mary Barker, MRC Lifecourse Epidemiology Unit, University of Southampton, Southampton General Hospital, Southampton SO16 6YD.  Tel: +44 (0)2380 777 624 Email: </w:t>
      </w:r>
      <w:hyperlink r:id="rId8" w:history="1">
        <w:r w:rsidRPr="00D52940">
          <w:rPr>
            <w:rStyle w:val="Hyperlink"/>
          </w:rPr>
          <w:t>meb@mrc.soton.ac.uk</w:t>
        </w:r>
      </w:hyperlink>
    </w:p>
    <w:p w14:paraId="3EE7421A" w14:textId="77777777" w:rsidR="000867A7" w:rsidRPr="00D52940" w:rsidRDefault="000867A7" w:rsidP="001B3949">
      <w:pPr>
        <w:spacing w:line="480" w:lineRule="auto"/>
      </w:pPr>
    </w:p>
    <w:p w14:paraId="48DFAC65" w14:textId="77777777" w:rsidR="000867A7" w:rsidRPr="00D52940" w:rsidRDefault="000867A7" w:rsidP="001B3949">
      <w:pPr>
        <w:spacing w:line="480" w:lineRule="auto"/>
      </w:pPr>
      <w:r w:rsidRPr="00D52940">
        <w:t>Keywords:</w:t>
      </w:r>
      <w:r w:rsidR="00385BDD" w:rsidRPr="00D52940">
        <w:t xml:space="preserve"> self-efficacy; pregnancy; randomised controlled trial; vitamin D; </w:t>
      </w:r>
      <w:r w:rsidR="00B44BCB">
        <w:t>compliance</w:t>
      </w:r>
    </w:p>
    <w:p w14:paraId="47E58D6F" w14:textId="074DBEBB" w:rsidR="00E9673B" w:rsidRPr="00D52940" w:rsidRDefault="00C774F2" w:rsidP="00662364">
      <w:pPr>
        <w:spacing w:line="480" w:lineRule="auto"/>
      </w:pPr>
      <w:r w:rsidRPr="00D52940">
        <w:t xml:space="preserve">Conflicts of interest: </w:t>
      </w:r>
      <w:r w:rsidR="00662364">
        <w:t xml:space="preserve">CC reports personal fees, consultancy, lecture fees, and honoraria from Alliance for Better Bone Health, Amgen, Eli Lilly, GlaxoSmithKline, Medtronic, Merck, Novartis, Pfi zer, Roche, Servier, and Takeda, outside the submitted work. NCH reports personal fees, consultancy, lecture fees, and honoraria from Alliance for Better Bone Health, AMGen, MSD, Eli Lilly, Servier, Shire, Consilient Healthcare, and Internis Pharma, outside the submitted work. HMI reports grants from the Medical Research Council (MRC), Arthritis Research UK, and European Union’s Seventh Framework Programme, during the conduct of the study; and while not directly receiving funding from other bodies, members of her team have received funding from the following companies for other work: Danone, Nestec, and Abbott Nutrition. </w:t>
      </w:r>
      <w:r w:rsidR="008F4B9C">
        <w:t xml:space="preserve">MB, </w:t>
      </w:r>
      <w:r w:rsidR="00722EB8">
        <w:t>JB</w:t>
      </w:r>
      <w:r w:rsidR="008F4B9C">
        <w:t xml:space="preserve"> and WL</w:t>
      </w:r>
      <w:r w:rsidR="00722EB8">
        <w:t xml:space="preserve"> report funding from Danone Nutricia Early Life Nutrition for other work than that reported here. </w:t>
      </w:r>
      <w:r w:rsidR="00662364">
        <w:t>All other authors declare no competing interests.</w:t>
      </w:r>
    </w:p>
    <w:p w14:paraId="646DA4E9" w14:textId="77777777" w:rsidR="00A93908" w:rsidRPr="000D763A" w:rsidRDefault="000867A7" w:rsidP="001B3949">
      <w:pPr>
        <w:spacing w:after="0" w:line="480" w:lineRule="auto"/>
        <w:rPr>
          <w:b/>
        </w:rPr>
      </w:pPr>
      <w:r w:rsidRPr="00D52940">
        <w:br w:type="page"/>
      </w:r>
      <w:r w:rsidR="00A93908" w:rsidRPr="000D763A">
        <w:rPr>
          <w:b/>
        </w:rPr>
        <w:lastRenderedPageBreak/>
        <w:t>Summary</w:t>
      </w:r>
    </w:p>
    <w:p w14:paraId="3C3F6D43" w14:textId="5C0DE733" w:rsidR="00A93908" w:rsidRDefault="00714A68" w:rsidP="001B3949">
      <w:pPr>
        <w:spacing w:after="0" w:line="480" w:lineRule="auto"/>
      </w:pPr>
      <w:r>
        <w:t>I</w:t>
      </w:r>
      <w:r w:rsidR="00A93908">
        <w:t xml:space="preserve">n a randomised controlled trial of vitamin D during pregnancy, we demonstrated that women with lower self-efficacy were more likely to experience practical problems with taking the trial medication, and that this </w:t>
      </w:r>
      <w:r w:rsidR="00B90FC6">
        <w:t>was associated with</w:t>
      </w:r>
      <w:r w:rsidR="00A93908">
        <w:t xml:space="preserve"> lower compliance and achieved 25(OH)-vitamin D concentration</w:t>
      </w:r>
      <w:r>
        <w:t>s</w:t>
      </w:r>
      <w:r w:rsidR="00A93908">
        <w:t>.</w:t>
      </w:r>
    </w:p>
    <w:p w14:paraId="7AE5C0D8" w14:textId="77777777" w:rsidR="00A92A35" w:rsidRDefault="00A92A35" w:rsidP="001B3949">
      <w:pPr>
        <w:spacing w:after="0" w:line="480" w:lineRule="auto"/>
        <w:rPr>
          <w:b/>
        </w:rPr>
      </w:pPr>
    </w:p>
    <w:p w14:paraId="32F2DA28" w14:textId="5D5C6299" w:rsidR="00A93908" w:rsidRPr="00D52940" w:rsidRDefault="000867A7" w:rsidP="001B3949">
      <w:pPr>
        <w:spacing w:after="0" w:line="480" w:lineRule="auto"/>
        <w:rPr>
          <w:b/>
        </w:rPr>
      </w:pPr>
      <w:r w:rsidRPr="00D52940">
        <w:rPr>
          <w:b/>
        </w:rPr>
        <w:t>Abstract</w:t>
      </w:r>
    </w:p>
    <w:p w14:paraId="7731FF26" w14:textId="77777777" w:rsidR="00C9151B" w:rsidRPr="006D221D" w:rsidRDefault="00C9151B" w:rsidP="00C9151B">
      <w:pPr>
        <w:spacing w:after="0" w:line="480" w:lineRule="auto"/>
        <w:rPr>
          <w:rFonts w:cs="Times New Roman"/>
          <w:b/>
        </w:rPr>
      </w:pPr>
      <w:r>
        <w:rPr>
          <w:rFonts w:cs="Times New Roman"/>
          <w:b/>
        </w:rPr>
        <w:t>Purpose</w:t>
      </w:r>
    </w:p>
    <w:p w14:paraId="54163ED4" w14:textId="654095BF" w:rsidR="00C9151B" w:rsidRPr="00D52940" w:rsidRDefault="00C9151B" w:rsidP="00C9151B">
      <w:pPr>
        <w:spacing w:after="0" w:line="480" w:lineRule="auto"/>
        <w:rPr>
          <w:b/>
        </w:rPr>
      </w:pPr>
      <w:r>
        <w:rPr>
          <w:rFonts w:cs="Times New Roman"/>
        </w:rPr>
        <w:t>The relationship between self-efficacy (</w:t>
      </w:r>
      <w:r w:rsidRPr="00D52940">
        <w:rPr>
          <w:rFonts w:cs="Times New Roman"/>
        </w:rPr>
        <w:t xml:space="preserve">the belief that one </w:t>
      </w:r>
      <w:r>
        <w:rPr>
          <w:rFonts w:cs="Times New Roman"/>
        </w:rPr>
        <w:t xml:space="preserve">can </w:t>
      </w:r>
      <w:r w:rsidRPr="00D52940">
        <w:rPr>
          <w:rFonts w:cs="Times New Roman"/>
        </w:rPr>
        <w:t>carry out a behaviour</w:t>
      </w:r>
      <w:r>
        <w:rPr>
          <w:rFonts w:cs="Times New Roman"/>
        </w:rPr>
        <w:t xml:space="preserve">), compliance with </w:t>
      </w:r>
      <w:r w:rsidR="00A96C59">
        <w:rPr>
          <w:rFonts w:cs="Times New Roman"/>
        </w:rPr>
        <w:t xml:space="preserve">study </w:t>
      </w:r>
      <w:r>
        <w:rPr>
          <w:rFonts w:cs="Times New Roman"/>
        </w:rPr>
        <w:t>protocol and outcome was explored within a randomised, double-blind, placebo-controlled trial of vitamin D supplementation in pregnancy.</w:t>
      </w:r>
      <w:r w:rsidRPr="00D52940">
        <w:rPr>
          <w:rFonts w:cs="Times New Roman"/>
        </w:rPr>
        <w:t xml:space="preserve"> </w:t>
      </w:r>
      <w:r>
        <w:rPr>
          <w:rFonts w:cs="Times New Roman"/>
        </w:rPr>
        <w:t xml:space="preserve"> </w:t>
      </w:r>
    </w:p>
    <w:p w14:paraId="747525C0" w14:textId="77777777" w:rsidR="00C9151B" w:rsidRPr="006D221D" w:rsidRDefault="00C9151B" w:rsidP="00C9151B">
      <w:pPr>
        <w:spacing w:after="0" w:line="480" w:lineRule="auto"/>
        <w:rPr>
          <w:rFonts w:cs="Times New Roman"/>
          <w:b/>
          <w:color w:val="000000" w:themeColor="text1"/>
        </w:rPr>
      </w:pPr>
      <w:r w:rsidRPr="006D221D">
        <w:rPr>
          <w:rFonts w:cs="Times New Roman"/>
          <w:b/>
          <w:color w:val="000000" w:themeColor="text1"/>
        </w:rPr>
        <w:t>Methods</w:t>
      </w:r>
    </w:p>
    <w:p w14:paraId="4D3635AE" w14:textId="423186BF" w:rsidR="00C9151B" w:rsidRPr="00D52940" w:rsidRDefault="00252161" w:rsidP="00C9151B">
      <w:pPr>
        <w:spacing w:after="0" w:line="480" w:lineRule="auto"/>
        <w:rPr>
          <w:b/>
        </w:rPr>
      </w:pPr>
      <w:r>
        <w:rPr>
          <w:rFonts w:cs="Times New Roman"/>
          <w:color w:val="000000" w:themeColor="text1"/>
        </w:rPr>
        <w:t>In the MAVIDOS trial, w</w:t>
      </w:r>
      <w:r w:rsidR="00C9151B" w:rsidRPr="00D52940">
        <w:rPr>
          <w:rFonts w:cs="Times New Roman"/>
          <w:color w:val="000000" w:themeColor="text1"/>
        </w:rPr>
        <w:t>omen</w:t>
      </w:r>
      <w:r w:rsidR="00C9151B">
        <w:rPr>
          <w:rFonts w:cs="Times New Roman"/>
          <w:color w:val="000000" w:themeColor="text1"/>
        </w:rPr>
        <w:t xml:space="preserve"> </w:t>
      </w:r>
      <w:r w:rsidR="00C9151B" w:rsidRPr="00D52940">
        <w:rPr>
          <w:rFonts w:cs="Times New Roman"/>
          <w:color w:val="000000" w:themeColor="text1"/>
        </w:rPr>
        <w:t>with circulating</w:t>
      </w:r>
      <w:r w:rsidR="00C9151B" w:rsidRPr="006C23F6">
        <w:t xml:space="preserve"> </w:t>
      </w:r>
      <w:r w:rsidR="00C9151B" w:rsidRPr="006C23F6">
        <w:rPr>
          <w:rFonts w:cs="Times New Roman"/>
          <w:color w:val="000000" w:themeColor="text1"/>
        </w:rPr>
        <w:t>plasma 25(OH)-vitamin D</w:t>
      </w:r>
      <w:r w:rsidR="00C9151B">
        <w:rPr>
          <w:rFonts w:cs="Times New Roman"/>
          <w:color w:val="000000" w:themeColor="text1"/>
        </w:rPr>
        <w:t xml:space="preserve"> of</w:t>
      </w:r>
      <w:r w:rsidR="00C9151B" w:rsidRPr="00D52940">
        <w:rPr>
          <w:rFonts w:cs="Times New Roman"/>
          <w:color w:val="000000" w:themeColor="text1"/>
        </w:rPr>
        <w:t xml:space="preserve"> 25</w:t>
      </w:r>
      <w:r w:rsidR="00C9151B">
        <w:rPr>
          <w:rFonts w:cs="Times New Roman"/>
          <w:color w:val="000000" w:themeColor="text1"/>
        </w:rPr>
        <w:t>-</w:t>
      </w:r>
      <w:r w:rsidR="00C9151B" w:rsidRPr="00D52940">
        <w:rPr>
          <w:rFonts w:cs="Times New Roman"/>
          <w:color w:val="000000" w:themeColor="text1"/>
        </w:rPr>
        <w:t xml:space="preserve">100nmol/l in </w:t>
      </w:r>
      <w:r w:rsidR="00C9151B">
        <w:rPr>
          <w:rFonts w:cs="Times New Roman"/>
          <w:color w:val="000000" w:themeColor="text1"/>
        </w:rPr>
        <w:t>early</w:t>
      </w:r>
      <w:r w:rsidR="00C9151B" w:rsidRPr="00D52940">
        <w:rPr>
          <w:rFonts w:cs="Times New Roman"/>
          <w:color w:val="000000" w:themeColor="text1"/>
        </w:rPr>
        <w:t xml:space="preserve"> pregnancy w</w:t>
      </w:r>
      <w:r w:rsidR="00C9151B">
        <w:rPr>
          <w:rFonts w:cs="Times New Roman"/>
          <w:color w:val="000000" w:themeColor="text1"/>
        </w:rPr>
        <w:t xml:space="preserve">ere randomised to either 1000IU </w:t>
      </w:r>
      <w:r w:rsidR="00C9151B" w:rsidRPr="00D52940">
        <w:rPr>
          <w:rFonts w:cs="Times New Roman"/>
          <w:color w:val="000000" w:themeColor="text1"/>
        </w:rPr>
        <w:t>cholecalciferol/day or matched placebo from 14 weeks until delivery.  Circulating</w:t>
      </w:r>
      <w:r w:rsidR="00C9151B" w:rsidRPr="00C42FB0">
        <w:t xml:space="preserve"> </w:t>
      </w:r>
      <w:r w:rsidR="00C9151B">
        <w:rPr>
          <w:rFonts w:cs="Times New Roman"/>
          <w:color w:val="000000" w:themeColor="text1"/>
        </w:rPr>
        <w:t xml:space="preserve">25(OH)-vitamin D </w:t>
      </w:r>
      <w:r w:rsidR="00C9151B" w:rsidRPr="00C42FB0">
        <w:rPr>
          <w:rFonts w:cs="Times New Roman"/>
          <w:color w:val="000000" w:themeColor="text1"/>
        </w:rPr>
        <w:t>concentrations</w:t>
      </w:r>
      <w:r w:rsidR="00C9151B" w:rsidRPr="00D52940">
        <w:rPr>
          <w:rFonts w:cs="Times New Roman"/>
          <w:color w:val="000000" w:themeColor="text1"/>
        </w:rPr>
        <w:t xml:space="preserve"> were assessed at 14 and 34 weeks’ gestation. A </w:t>
      </w:r>
      <w:r>
        <w:rPr>
          <w:rFonts w:cs="Times New Roman"/>
          <w:color w:val="000000" w:themeColor="text1"/>
        </w:rPr>
        <w:t xml:space="preserve">sequential </w:t>
      </w:r>
      <w:r w:rsidR="00C9151B" w:rsidRPr="00D52940">
        <w:rPr>
          <w:rFonts w:cs="Times New Roman"/>
          <w:color w:val="000000" w:themeColor="text1"/>
        </w:rPr>
        <w:t>sub-s</w:t>
      </w:r>
      <w:r w:rsidR="00C9151B">
        <w:rPr>
          <w:rFonts w:cs="Times New Roman"/>
          <w:color w:val="000000" w:themeColor="text1"/>
        </w:rPr>
        <w:t>ample</w:t>
      </w:r>
      <w:r>
        <w:rPr>
          <w:rFonts w:cs="Times New Roman"/>
          <w:color w:val="000000" w:themeColor="text1"/>
        </w:rPr>
        <w:t xml:space="preserve"> </w:t>
      </w:r>
      <w:r w:rsidR="00C9151B">
        <w:rPr>
          <w:rFonts w:cs="Times New Roman"/>
          <w:color w:val="000000" w:themeColor="text1"/>
        </w:rPr>
        <w:t>completed Schwarz</w:t>
      </w:r>
      <w:r w:rsidR="00C9151B" w:rsidRPr="00D52940">
        <w:rPr>
          <w:rFonts w:cs="Times New Roman"/>
          <w:color w:val="000000" w:themeColor="text1"/>
        </w:rPr>
        <w:t>er’s General Self-Efficacy Scale at 14 and 34 w</w:t>
      </w:r>
      <w:r w:rsidR="00C9151B">
        <w:rPr>
          <w:rFonts w:cs="Times New Roman"/>
          <w:color w:val="000000" w:themeColor="text1"/>
        </w:rPr>
        <w:t>eeks and the</w:t>
      </w:r>
      <w:r w:rsidR="00C9151B" w:rsidRPr="00D52940">
        <w:rPr>
          <w:rFonts w:cs="Times New Roman"/>
          <w:color w:val="000000" w:themeColor="text1"/>
        </w:rPr>
        <w:t xml:space="preserve"> Problematic Ex</w:t>
      </w:r>
      <w:r w:rsidR="00C9151B">
        <w:rPr>
          <w:rFonts w:cs="Times New Roman"/>
          <w:color w:val="000000" w:themeColor="text1"/>
        </w:rPr>
        <w:t xml:space="preserve">periences of Therapy Scale </w:t>
      </w:r>
      <w:r w:rsidR="00C9151B" w:rsidRPr="00D52940">
        <w:rPr>
          <w:rFonts w:cs="Times New Roman"/>
          <w:color w:val="000000" w:themeColor="text1"/>
        </w:rPr>
        <w:t xml:space="preserve">at 34 weeks. </w:t>
      </w:r>
      <w:r w:rsidR="00C9151B">
        <w:rPr>
          <w:rFonts w:cs="Times New Roman"/>
          <w:color w:val="000000" w:themeColor="text1"/>
        </w:rPr>
        <w:t>W</w:t>
      </w:r>
      <w:r w:rsidR="00C9151B" w:rsidRPr="00D52940">
        <w:rPr>
          <w:rFonts w:cs="Times New Roman"/>
          <w:color w:val="000000" w:themeColor="text1"/>
        </w:rPr>
        <w:t xml:space="preserve">omen were </w:t>
      </w:r>
      <w:r w:rsidR="00C9151B">
        <w:rPr>
          <w:rFonts w:cs="Times New Roman"/>
          <w:color w:val="000000" w:themeColor="text1"/>
        </w:rPr>
        <w:t>interview</w:t>
      </w:r>
      <w:r w:rsidR="00A92A35">
        <w:rPr>
          <w:rFonts w:cs="Times New Roman"/>
          <w:color w:val="000000" w:themeColor="text1"/>
        </w:rPr>
        <w:t>ed</w:t>
      </w:r>
      <w:r w:rsidR="00C9151B">
        <w:rPr>
          <w:rFonts w:cs="Times New Roman"/>
          <w:color w:val="000000" w:themeColor="text1"/>
        </w:rPr>
        <w:t xml:space="preserve"> </w:t>
      </w:r>
      <w:r w:rsidR="00C9151B" w:rsidRPr="00D52940">
        <w:rPr>
          <w:rFonts w:cs="Times New Roman"/>
          <w:color w:val="000000" w:themeColor="text1"/>
        </w:rPr>
        <w:t>about their experiences of the trial</w:t>
      </w:r>
      <w:r w:rsidR="00C9151B">
        <w:rPr>
          <w:rFonts w:cs="Times New Roman"/>
          <w:color w:val="000000" w:themeColor="text1"/>
        </w:rPr>
        <w:t>,</w:t>
      </w:r>
      <w:r w:rsidR="00C9151B" w:rsidRPr="00D52940">
        <w:rPr>
          <w:rFonts w:cs="Times New Roman"/>
          <w:color w:val="000000" w:themeColor="text1"/>
        </w:rPr>
        <w:t xml:space="preserve"> and interview transcripts </w:t>
      </w:r>
      <w:r w:rsidR="00C9151B">
        <w:rPr>
          <w:rFonts w:cs="Times New Roman"/>
          <w:color w:val="000000" w:themeColor="text1"/>
        </w:rPr>
        <w:t>analysed thematically</w:t>
      </w:r>
      <w:r w:rsidR="00C9151B" w:rsidRPr="00D52940">
        <w:rPr>
          <w:rFonts w:cs="Times New Roman"/>
          <w:color w:val="000000" w:themeColor="text1"/>
        </w:rPr>
        <w:t>.</w:t>
      </w:r>
    </w:p>
    <w:p w14:paraId="33B622A9" w14:textId="77777777" w:rsidR="00C9151B" w:rsidRDefault="00C9151B" w:rsidP="00C9151B">
      <w:pPr>
        <w:spacing w:after="0" w:line="480" w:lineRule="auto"/>
        <w:rPr>
          <w:b/>
        </w:rPr>
      </w:pPr>
      <w:r>
        <w:rPr>
          <w:b/>
        </w:rPr>
        <w:t xml:space="preserve">Results </w:t>
      </w:r>
    </w:p>
    <w:p w14:paraId="6D5C8E0D" w14:textId="185CB39F" w:rsidR="00C9151B" w:rsidRDefault="00352654" w:rsidP="00C9151B">
      <w:pPr>
        <w:spacing w:line="480" w:lineRule="auto"/>
      </w:pPr>
      <w:r>
        <w:t>In 20</w:t>
      </w:r>
      <w:r w:rsidR="00B13B17">
        <w:t>3</w:t>
      </w:r>
      <w:r w:rsidR="00C9151B">
        <w:t xml:space="preserve"> women</w:t>
      </w:r>
      <w:r w:rsidR="00C9151B">
        <w:rPr>
          <w:rFonts w:cs="Times New Roman"/>
        </w:rPr>
        <w:t xml:space="preserve">, those with </w:t>
      </w:r>
      <w:r w:rsidR="0040666B">
        <w:t>high</w:t>
      </w:r>
      <w:r w:rsidR="00C9151B">
        <w:t xml:space="preserve">er self-efficacy were </w:t>
      </w:r>
      <w:r w:rsidR="0040666B">
        <w:t xml:space="preserve">less </w:t>
      </w:r>
      <w:r w:rsidR="00C9151B">
        <w:t>likely to experience practical problems taki</w:t>
      </w:r>
      <w:r>
        <w:t>ng the study medication (OR 0.81(95%CI 0.69,</w:t>
      </w:r>
      <w:r w:rsidR="00CE6BB4">
        <w:t xml:space="preserve"> </w:t>
      </w:r>
      <w:r>
        <w:t>0.95</w:t>
      </w:r>
      <w:r w:rsidR="00C9151B">
        <w:t>),</w:t>
      </w:r>
      <w:r w:rsidR="00CE6BB4">
        <w:t xml:space="preserve"> </w:t>
      </w:r>
      <w:r w:rsidR="00C9151B">
        <w:rPr>
          <w:rFonts w:eastAsia="Times New Roman" w:cs="Times New Roman"/>
          <w:color w:val="000000"/>
          <w:lang w:eastAsia="en-GB"/>
        </w:rPr>
        <w:t>p = 0.01).</w:t>
      </w:r>
      <w:r w:rsidR="00C9151B">
        <w:t xml:space="preserve"> Over half reported practical problems associated with poorer compliance with the protocol requiring women to take the medication daily. Compliance in women who experienced practical problems was 9</w:t>
      </w:r>
      <w:r w:rsidR="00CC16AA">
        <w:t xml:space="preserve">4% </w:t>
      </w:r>
      <w:r w:rsidR="00C9151B">
        <w:t xml:space="preserve">compared </w:t>
      </w:r>
      <w:r w:rsidR="00CE6BB4">
        <w:t xml:space="preserve">with </w:t>
      </w:r>
      <w:r w:rsidR="00C9151B">
        <w:t>9</w:t>
      </w:r>
      <w:r w:rsidR="00CC16AA">
        <w:t>8</w:t>
      </w:r>
      <w:r w:rsidR="00C9151B">
        <w:t xml:space="preserve">% for those with no problems, (p &lt; 0.001). Poorer compliance was also associated with lower </w:t>
      </w:r>
      <w:r w:rsidR="00C9151B" w:rsidRPr="00C42FB0">
        <w:t>concentrations of 25(OH)-</w:t>
      </w:r>
      <w:r w:rsidR="00C9151B">
        <w:t>D in late pregnancy in the treatment group (β=</w:t>
      </w:r>
      <w:r w:rsidR="00CC16AA">
        <w:t>0.54</w:t>
      </w:r>
      <w:r w:rsidR="00A40F7A">
        <w:t xml:space="preserve">nmol/l </w:t>
      </w:r>
      <w:r w:rsidR="00CC16AA">
        <w:t>(95%CI</w:t>
      </w:r>
      <w:r w:rsidR="00A92A35">
        <w:t xml:space="preserve"> </w:t>
      </w:r>
      <w:r w:rsidR="00A92A35">
        <w:lastRenderedPageBreak/>
        <w:t>0</w:t>
      </w:r>
      <w:r w:rsidR="00CC16AA">
        <w:t>.18,0.89),</w:t>
      </w:r>
      <w:r w:rsidR="00CE6BB4">
        <w:t xml:space="preserve"> </w:t>
      </w:r>
      <w:r w:rsidR="00CC16AA">
        <w:t>p =</w:t>
      </w:r>
      <w:r w:rsidR="00C9151B">
        <w:t>0.00</w:t>
      </w:r>
      <w:r w:rsidR="00CC16AA">
        <w:t>3</w:t>
      </w:r>
      <w:r w:rsidR="00C9151B">
        <w:t xml:space="preserve">). Thematic analysis suggested common difficulties </w:t>
      </w:r>
      <w:r w:rsidR="00A92A35">
        <w:t>were</w:t>
      </w:r>
      <w:r w:rsidR="00C9151B">
        <w:t xml:space="preserve"> remembering to take the medication every day </w:t>
      </w:r>
      <w:r w:rsidR="00E668CF">
        <w:t>and</w:t>
      </w:r>
      <w:r w:rsidR="00C9151B">
        <w:t xml:space="preserve"> swallowing the</w:t>
      </w:r>
      <w:r w:rsidR="00C9151B" w:rsidRPr="00C42FB0">
        <w:t xml:space="preserve"> </w:t>
      </w:r>
      <w:r w:rsidR="00C9151B">
        <w:t xml:space="preserve">large capsules. </w:t>
      </w:r>
    </w:p>
    <w:p w14:paraId="12C26EB4" w14:textId="77777777" w:rsidR="00C9151B" w:rsidRDefault="00C9151B" w:rsidP="00C9151B">
      <w:pPr>
        <w:spacing w:after="0" w:line="480" w:lineRule="auto"/>
        <w:rPr>
          <w:b/>
        </w:rPr>
      </w:pPr>
      <w:r>
        <w:rPr>
          <w:b/>
        </w:rPr>
        <w:t>Conclusions</w:t>
      </w:r>
    </w:p>
    <w:p w14:paraId="481DAB1C" w14:textId="51F4B672" w:rsidR="00C9151B" w:rsidRDefault="00252161" w:rsidP="00C9151B">
      <w:pPr>
        <w:spacing w:after="0" w:line="480" w:lineRule="auto"/>
      </w:pPr>
      <w:r>
        <w:t>These findings suggest that d</w:t>
      </w:r>
      <w:r w:rsidR="00C9151B">
        <w:t>ifferences in self-efficacy</w:t>
      </w:r>
      <w:r>
        <w:t xml:space="preserve"> </w:t>
      </w:r>
      <w:r w:rsidR="00C9151B">
        <w:t xml:space="preserve">influence </w:t>
      </w:r>
      <w:r w:rsidR="00C9151B" w:rsidRPr="00D52940">
        <w:t>trial</w:t>
      </w:r>
      <w:r w:rsidR="00C9151B">
        <w:t xml:space="preserve"> outcomes</w:t>
      </w:r>
      <w:r>
        <w:t>. Such information</w:t>
      </w:r>
      <w:r w:rsidR="00C9151B">
        <w:t xml:space="preserve"> may help </w:t>
      </w:r>
      <w:r>
        <w:t xml:space="preserve">clinicians </w:t>
      </w:r>
      <w:r w:rsidR="00C9151B">
        <w:t>anticipate responses to routine vitamin D supplementation in pregnancy</w:t>
      </w:r>
      <w:r w:rsidR="00E668CF">
        <w:t xml:space="preserve"> and identify those who may need more support to comply</w:t>
      </w:r>
      <w:r w:rsidR="00C9151B">
        <w:t>.</w:t>
      </w:r>
    </w:p>
    <w:p w14:paraId="353A2218" w14:textId="7B6D8F62" w:rsidR="00CC7B47" w:rsidRDefault="00A96C59" w:rsidP="00C9151B">
      <w:pPr>
        <w:spacing w:after="0" w:line="480" w:lineRule="auto"/>
      </w:pPr>
      <w:r>
        <w:t>(252</w:t>
      </w:r>
      <w:r w:rsidR="00CC7B47">
        <w:t xml:space="preserve"> words)</w:t>
      </w:r>
    </w:p>
    <w:p w14:paraId="75306133" w14:textId="77777777" w:rsidR="000D763A" w:rsidRDefault="000D763A" w:rsidP="00C9151B">
      <w:pPr>
        <w:spacing w:after="0" w:line="480" w:lineRule="auto"/>
      </w:pPr>
    </w:p>
    <w:p w14:paraId="123AD328" w14:textId="77777777" w:rsidR="006D221D" w:rsidRPr="009C5266" w:rsidRDefault="006D221D" w:rsidP="006D221D">
      <w:pPr>
        <w:spacing w:after="120" w:line="480" w:lineRule="auto"/>
        <w:jc w:val="both"/>
        <w:rPr>
          <w:rFonts w:cs="Times New Roman"/>
          <w:b/>
        </w:rPr>
      </w:pPr>
      <w:r w:rsidRPr="009C5266">
        <w:rPr>
          <w:rFonts w:cs="Times New Roman"/>
          <w:b/>
        </w:rPr>
        <w:t xml:space="preserve">Trial registration: </w:t>
      </w:r>
      <w:r w:rsidRPr="009C5266">
        <w:rPr>
          <w:rFonts w:cs="Times New Roman"/>
        </w:rPr>
        <w:t>ISRCTN82927713, registered 11/04/2008</w:t>
      </w:r>
    </w:p>
    <w:p w14:paraId="60AC575C" w14:textId="7EFF0162" w:rsidR="00780DA1" w:rsidRPr="000D763A" w:rsidRDefault="00C42FB0" w:rsidP="000D763A">
      <w:pPr>
        <w:spacing w:after="120" w:line="480" w:lineRule="auto"/>
        <w:jc w:val="both"/>
        <w:rPr>
          <w:rFonts w:cs="Times New Roman"/>
        </w:rPr>
      </w:pPr>
      <w:r w:rsidRPr="00780DA1">
        <w:rPr>
          <w:rFonts w:cs="Times New Roman"/>
          <w:b/>
        </w:rPr>
        <w:t>Funding:</w:t>
      </w:r>
      <w:r w:rsidRPr="003C52C3">
        <w:rPr>
          <w:rFonts w:cs="Times New Roman"/>
        </w:rPr>
        <w:t xml:space="preserve"> </w:t>
      </w:r>
      <w:r w:rsidR="00780DA1" w:rsidRPr="000D763A">
        <w:rPr>
          <w:rFonts w:cs="Times New Roman"/>
        </w:rPr>
        <w:t>This work was supported by grants from the Arthritis Research UK (17702), Medical Research Council (4050502589), Bupa Foundation, National Institute for Health Research (NIHR) Southampton Biomedical Research Centre, University of Southampton and University Hospital Southampton NHS Foundation Trust, and NIHR Musculoskeletal Biomedical Research Unit, University of Oxford. The work leading to these results was supported by the European Union's Seventh Framework Programme (FP7/2007-2013), projects EarlyNutrition and ODIN under grant agreements numbers 289346 and 613977. We are extremely grateful to Merck GmbH for the kind provision of the Vigantoletten supplement. Merck GmbH had no role in the trial execution, data collection, analysis or manuscript preparation. The authors had full access to all study data.</w:t>
      </w:r>
    </w:p>
    <w:p w14:paraId="60EA2287" w14:textId="77777777" w:rsidR="00C849EE" w:rsidRPr="00D52940" w:rsidRDefault="00C849EE">
      <w:pPr>
        <w:rPr>
          <w:b/>
        </w:rPr>
      </w:pPr>
      <w:r w:rsidRPr="00D52940">
        <w:rPr>
          <w:b/>
        </w:rPr>
        <w:br w:type="page"/>
      </w:r>
    </w:p>
    <w:p w14:paraId="113B8451" w14:textId="77777777" w:rsidR="000867A7" w:rsidRPr="00D52940" w:rsidRDefault="00FB0062" w:rsidP="001B3949">
      <w:pPr>
        <w:spacing w:after="0" w:line="480" w:lineRule="auto"/>
        <w:rPr>
          <w:b/>
        </w:rPr>
      </w:pPr>
      <w:r>
        <w:rPr>
          <w:b/>
        </w:rPr>
        <w:lastRenderedPageBreak/>
        <w:t>Introduction</w:t>
      </w:r>
    </w:p>
    <w:p w14:paraId="334FC0CA" w14:textId="24684905" w:rsidR="0038219D" w:rsidRPr="00D52940" w:rsidRDefault="00CA6743" w:rsidP="00C36976">
      <w:pPr>
        <w:spacing w:line="480" w:lineRule="auto"/>
        <w:rPr>
          <w:rFonts w:cs="Times New Roman"/>
        </w:rPr>
      </w:pPr>
      <w:r w:rsidRPr="00D52940">
        <w:rPr>
          <w:rFonts w:cs="Times New Roman"/>
        </w:rPr>
        <w:t>There is growing evidence that early growth and factors operating in utero or early infancy influence peak bone mass in adulthood, a known risk factor for osteoporosis.</w:t>
      </w:r>
      <w:r w:rsidR="00825C8F" w:rsidRPr="00D52940">
        <w:rPr>
          <w:rFonts w:cs="Times New Roman"/>
        </w:rPr>
        <w:fldChar w:fldCharType="begin"/>
      </w:r>
      <w:r w:rsidR="009966CD">
        <w:rPr>
          <w:rFonts w:cs="Times New Roman"/>
        </w:rPr>
        <w:instrText xml:space="preserve"> ADDIN EN.CITE &lt;EndNote&gt;&lt;Cite&gt;&lt;Author&gt;Harvey&lt;/Author&gt;&lt;Year&gt;2014&lt;/Year&gt;&lt;RecNum&gt;6674&lt;/RecNum&gt;&lt;DisplayText&gt;[1]&lt;/DisplayText&gt;&lt;record&gt;&lt;rec-number&gt;6674&lt;/rec-number&gt;&lt;foreign-keys&gt;&lt;key app="EN" db-id="p0w2r505hvs222essdtvfrfxer9w0spesp9e"&gt;6674&lt;/key&gt;&lt;/foreign-keys&gt;&lt;ref-type name="Journal Article"&gt;17&lt;/ref-type&gt;&lt;contributors&gt;&lt;authors&gt;&lt;author&gt;Harvey, N.&lt;/author&gt;&lt;author&gt;Dennison, E.&lt;/author&gt;&lt;author&gt;Cooper, C.&lt;/author&gt;&lt;/authors&gt;&lt;/contributors&gt;&lt;auth-address&gt;Medical Research Council (MRC) Lifecourse Epidemiology Unit, University of Southampton, Southampton General Hospital, Southampton, UK; National Institute for Health Research (NIHR) Southampton Biomedical Research Centre, University of Southampton and University Hospital Southampton NHS Foundation Trust, Southampton, UK.&lt;/auth-address&gt;&lt;titles&gt;&lt;title&gt;Osteoporosis: a lifecourse approach&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917-25&lt;/pages&gt;&lt;volume&gt;29&lt;/volume&gt;&lt;number&gt;9&lt;/number&gt;&lt;edition&gt;2014/05/28&lt;/edition&gt;&lt;dates&gt;&lt;year&gt;2014&lt;/year&gt;&lt;pub-dates&gt;&lt;date&gt;Sep&lt;/date&gt;&lt;/pub-dates&gt;&lt;/dates&gt;&lt;isbn&gt;1523-4681 (Electronic)&amp;#xD;0884-0431 (Linking)&lt;/isbn&gt;&lt;accession-num&gt;24861883&lt;/accession-num&gt;&lt;urls&gt;&lt;/urls&gt;&lt;electronic-resource-num&gt;10.1002/jbmr.2286&lt;/electronic-resource-num&gt;&lt;remote-database-provider&gt;NLM&lt;/remote-database-provider&gt;&lt;language&gt;eng&lt;/language&gt;&lt;/record&gt;&lt;/Cite&gt;&lt;/EndNote&gt;</w:instrText>
      </w:r>
      <w:r w:rsidR="00825C8F" w:rsidRPr="00D52940">
        <w:rPr>
          <w:rFonts w:cs="Times New Roman"/>
        </w:rPr>
        <w:fldChar w:fldCharType="separate"/>
      </w:r>
      <w:r w:rsidR="006C23F6">
        <w:rPr>
          <w:rFonts w:cs="Times New Roman"/>
          <w:noProof/>
        </w:rPr>
        <w:t>[1]</w:t>
      </w:r>
      <w:r w:rsidR="00825C8F" w:rsidRPr="00D52940">
        <w:rPr>
          <w:rFonts w:cs="Times New Roman"/>
        </w:rPr>
        <w:fldChar w:fldCharType="end"/>
      </w:r>
      <w:r w:rsidR="0039220C" w:rsidRPr="00D52940">
        <w:rPr>
          <w:rFonts w:cs="Times New Roman"/>
        </w:rPr>
        <w:t xml:space="preserve"> </w:t>
      </w:r>
      <w:r w:rsidR="002D7A3D" w:rsidRPr="00D52940">
        <w:rPr>
          <w:rFonts w:cs="Times New Roman"/>
        </w:rPr>
        <w:t>A large, recent, population-based trial of vitamin D supplementation in pregnancy</w:t>
      </w:r>
      <w:r w:rsidR="009966CD">
        <w:rPr>
          <w:rFonts w:cs="Times New Roman"/>
        </w:rPr>
        <w:t xml:space="preserve"> (MAVIDOS)</w:t>
      </w:r>
      <w:r w:rsidR="002D7A3D" w:rsidRPr="00D52940">
        <w:rPr>
          <w:rFonts w:cs="Times New Roman"/>
        </w:rPr>
        <w:t xml:space="preserve"> </w:t>
      </w:r>
      <w:r w:rsidR="00B44BCB">
        <w:rPr>
          <w:rFonts w:cs="Times New Roman"/>
        </w:rPr>
        <w:t xml:space="preserve">has </w:t>
      </w:r>
      <w:r w:rsidR="00252161">
        <w:rPr>
          <w:rFonts w:cs="Times New Roman"/>
        </w:rPr>
        <w:t>confirmed the efficacy of 1000IU/day cholecalcife</w:t>
      </w:r>
      <w:r w:rsidR="006C4987">
        <w:rPr>
          <w:rFonts w:cs="Times New Roman"/>
        </w:rPr>
        <w:t>rol for maternal 25(OH)</w:t>
      </w:r>
      <w:r w:rsidR="00252161">
        <w:rPr>
          <w:rFonts w:cs="Times New Roman"/>
        </w:rPr>
        <w:t xml:space="preserve">D repletion. Furthermore, </w:t>
      </w:r>
      <w:r w:rsidR="00252161" w:rsidRPr="00D52940">
        <w:rPr>
          <w:rFonts w:cs="Times New Roman"/>
        </w:rPr>
        <w:t xml:space="preserve"> </w:t>
      </w:r>
      <w:r w:rsidR="00252161">
        <w:rPr>
          <w:rFonts w:cs="Times New Roman"/>
        </w:rPr>
        <w:t>although negative for the primary outcome of infant whole body bone mineral content by DXA, the trial demonstrated in a pre</w:t>
      </w:r>
      <w:r w:rsidR="00BA387E">
        <w:rPr>
          <w:rFonts w:cs="Times New Roman"/>
        </w:rPr>
        <w:t>-</w:t>
      </w:r>
      <w:r w:rsidR="00252161">
        <w:rPr>
          <w:rFonts w:cs="Times New Roman"/>
        </w:rPr>
        <w:t xml:space="preserve">specified secondary analysis,  a greater than 0.5 SD increase in infant BMC  in neonates born to supplemented </w:t>
      </w:r>
      <w:r w:rsidR="00BA387E">
        <w:rPr>
          <w:rFonts w:cs="Times New Roman"/>
        </w:rPr>
        <w:t>compared to</w:t>
      </w:r>
      <w:r w:rsidR="00252161">
        <w:rPr>
          <w:rFonts w:cs="Times New Roman"/>
        </w:rPr>
        <w:t xml:space="preserve"> placebo mothers, and who delivered during the winter months.</w:t>
      </w:r>
      <w:r w:rsidR="00CB2CF1">
        <w:rPr>
          <w:rFonts w:cs="Times New Roman"/>
        </w:rPr>
        <w:fldChar w:fldCharType="begin"/>
      </w:r>
      <w:r w:rsidR="006C23F6">
        <w:rPr>
          <w:rFonts w:cs="Times New Roman"/>
        </w:rPr>
        <w:instrText xml:space="preserve"> ADDIN EN.CITE &lt;EndNote&gt;&lt;Cite&gt;&lt;Author&gt;Cooper&lt;/Author&gt;&lt;RecNum&gt;2497&lt;/RecNum&gt;&lt;DisplayText&gt;[2]&lt;/DisplayText&gt;&lt;record&gt;&lt;rec-number&gt;2497&lt;/rec-number&gt;&lt;foreign-keys&gt;&lt;key app="EN" db-id="rdrz9tzwn9af0revszlp5fzd9wwzdzpap0a5" timestamp="1460737928"&gt;2497&lt;/key&gt;&lt;/foreign-keys&gt;&lt;ref-type name="Journal Article"&gt;17&lt;/ref-type&gt;&lt;contributors&gt;&lt;authors&gt;&lt;author&gt;Cooper, Cyrus&lt;/author&gt;&lt;author&gt;Harvey, Nicholas C.&lt;/author&gt;&lt;author&gt;Bishop, Nicholas J.&lt;/author&gt;&lt;author&gt;Kennedy, Stephen&lt;/author&gt;&lt;author&gt;Papageorghiou, Aris T.&lt;/author&gt;&lt;author&gt;Schoenmakers, Inez&lt;/author&gt;&lt;author&gt;Fraser, Robert&lt;/author&gt;&lt;author&gt;Gandhi, Saurabh V.&lt;/author&gt;&lt;author&gt;Carr, Andrew&lt;/author&gt;&lt;author&gt;D&amp;apos;Angelo, Stefania&lt;/author&gt;&lt;author&gt;Crozier, Sarah R.&lt;/author&gt;&lt;author&gt;Moon, Rebecca J.&lt;/author&gt;&lt;author&gt;Arden, Nigel K.&lt;/author&gt;&lt;author&gt;Dennison, Elaine M.&lt;/author&gt;&lt;author&gt;Godfrey, Keith M.&lt;/author&gt;&lt;author&gt;Inskip, Hazel M.&lt;/author&gt;&lt;author&gt;Prentice, Ann&lt;/author&gt;&lt;author&gt;Mughal, M. Zulf&lt;/author&gt;&lt;author&gt;Eastell, Richard&lt;/author&gt;&lt;author&gt;Reid, David M.&lt;/author&gt;&lt;author&gt;Javaid, M. Kassim&lt;/author&gt;&lt;/authors&gt;&lt;/contributors&gt;&lt;titles&gt;&lt;title&gt;Maternal gestational vitamin D supplementation and offspring bone health (MAVIDOS): a multicentre, double-blind, randomised placebo-controlled trial&lt;/title&gt;&lt;secondary-title&gt;The Lancet Diabetes &amp;amp; Endocrinology&lt;/secondary-title&gt;&lt;/titles&gt;&lt;periodical&gt;&lt;full-title&gt;The Lancet Diabetes &amp;amp; Endocrinology&lt;/full-title&gt;&lt;/periodical&gt;&lt;dates&gt;&lt;/dates&gt;&lt;isbn&gt;2213-8587&lt;/isbn&gt;&lt;urls&gt;&lt;related-urls&gt;&lt;url&gt;http://www.sciencedirect.com/science/article/pii/S2213858716000449&lt;/url&gt;&lt;url&gt;http://ac.els-cdn.com/S2213858716000449/1-s2.0-S2213858716000449-main.pdf?_tid=a2e63cc8-0327-11e6-9049-00000aacb360&amp;amp;acdnat=1460738125_85c10deb6bde4204193edd0322870c53&lt;/url&gt;&lt;/related-urls&gt;&lt;/urls&gt;&lt;electronic-resource-num&gt;http://dx.doi.org/10.1016/S2213-8587(16)00044-9&lt;/electronic-resource-num&gt;&lt;/record&gt;&lt;/Cite&gt;&lt;/EndNote&gt;</w:instrText>
      </w:r>
      <w:r w:rsidR="00CB2CF1">
        <w:rPr>
          <w:rFonts w:cs="Times New Roman"/>
        </w:rPr>
        <w:fldChar w:fldCharType="separate"/>
      </w:r>
      <w:r w:rsidR="006C23F6">
        <w:rPr>
          <w:rFonts w:cs="Times New Roman"/>
          <w:noProof/>
        </w:rPr>
        <w:t>[2]</w:t>
      </w:r>
      <w:r w:rsidR="00CB2CF1">
        <w:rPr>
          <w:rFonts w:cs="Times New Roman"/>
        </w:rPr>
        <w:fldChar w:fldCharType="end"/>
      </w:r>
      <w:r w:rsidR="00984A13" w:rsidRPr="00D52940">
        <w:rPr>
          <w:rFonts w:cs="Times New Roman"/>
        </w:rPr>
        <w:t xml:space="preserve"> </w:t>
      </w:r>
      <w:r w:rsidR="001F0CFC" w:rsidRPr="00D52940">
        <w:rPr>
          <w:rFonts w:cs="Times New Roman"/>
        </w:rPr>
        <w:t xml:space="preserve">The implication of these findings is that </w:t>
      </w:r>
      <w:r w:rsidR="0038219D" w:rsidRPr="00D52940">
        <w:rPr>
          <w:rFonts w:cs="Times New Roman"/>
        </w:rPr>
        <w:t xml:space="preserve">supplementing pregnant women with vitamin D may be an important population-wide public health intervention to </w:t>
      </w:r>
      <w:r w:rsidR="00CF0673">
        <w:rPr>
          <w:rFonts w:cs="Times New Roman"/>
        </w:rPr>
        <w:t xml:space="preserve">help </w:t>
      </w:r>
      <w:r w:rsidR="0038219D" w:rsidRPr="00D52940">
        <w:rPr>
          <w:rFonts w:cs="Times New Roman"/>
        </w:rPr>
        <w:t xml:space="preserve">prevent osteoporosis.  In order for vitamin D supplementation in pregnancy to have long-term impact on the prevalence of this disease, women have to be prepared to take supplements in sufficient quantity and with sufficient consistency that they </w:t>
      </w:r>
      <w:r w:rsidR="00C36976">
        <w:rPr>
          <w:rFonts w:cs="Times New Roman"/>
        </w:rPr>
        <w:t>achieve</w:t>
      </w:r>
      <w:r w:rsidR="00C36976" w:rsidRPr="00D52940">
        <w:rPr>
          <w:rFonts w:cs="Times New Roman"/>
        </w:rPr>
        <w:t xml:space="preserve"> </w:t>
      </w:r>
      <w:r w:rsidR="0038219D" w:rsidRPr="00D52940">
        <w:rPr>
          <w:rFonts w:cs="Times New Roman"/>
        </w:rPr>
        <w:t xml:space="preserve">circulating </w:t>
      </w:r>
      <w:r w:rsidR="006C4987">
        <w:rPr>
          <w:rFonts w:cs="Times New Roman"/>
        </w:rPr>
        <w:t>25(OH)</w:t>
      </w:r>
      <w:r w:rsidR="0038219D" w:rsidRPr="00D52940">
        <w:rPr>
          <w:rFonts w:cs="Times New Roman"/>
        </w:rPr>
        <w:t>D</w:t>
      </w:r>
      <w:r w:rsidR="00794774">
        <w:rPr>
          <w:rFonts w:cs="Times New Roman"/>
        </w:rPr>
        <w:t xml:space="preserve"> repletion throughout </w:t>
      </w:r>
      <w:r w:rsidR="0038219D" w:rsidRPr="00D52940">
        <w:rPr>
          <w:rFonts w:cs="Times New Roman"/>
        </w:rPr>
        <w:t xml:space="preserve"> </w:t>
      </w:r>
      <w:r w:rsidR="00794774">
        <w:rPr>
          <w:rFonts w:cs="Times New Roman"/>
        </w:rPr>
        <w:t>gestation</w:t>
      </w:r>
      <w:r w:rsidR="00CF0673" w:rsidRPr="00CF0673">
        <w:rPr>
          <w:rFonts w:cs="Times New Roman"/>
        </w:rPr>
        <w:t xml:space="preserve">.  </w:t>
      </w:r>
      <w:r w:rsidR="0038219D" w:rsidRPr="00D52940">
        <w:rPr>
          <w:rFonts w:cs="Times New Roman"/>
        </w:rPr>
        <w:t xml:space="preserve">This paper describes an </w:t>
      </w:r>
      <w:r w:rsidR="009A6351">
        <w:rPr>
          <w:rFonts w:cs="Times New Roman"/>
        </w:rPr>
        <w:t>investigation</w:t>
      </w:r>
      <w:r w:rsidR="0038219D" w:rsidRPr="00D52940">
        <w:rPr>
          <w:rFonts w:cs="Times New Roman"/>
        </w:rPr>
        <w:t xml:space="preserve"> of the individual factors that may present barriers to compliance with this requirement.</w:t>
      </w:r>
    </w:p>
    <w:p w14:paraId="15A3C30D" w14:textId="694DB020" w:rsidR="00BD7A7D" w:rsidRPr="00D52940" w:rsidRDefault="00AF6FFE" w:rsidP="001B3949">
      <w:pPr>
        <w:spacing w:line="480" w:lineRule="auto"/>
      </w:pPr>
      <w:r w:rsidRPr="00D52940">
        <w:rPr>
          <w:rFonts w:cs="Times New Roman"/>
        </w:rPr>
        <w:t>Individual psychological characteristics</w:t>
      </w:r>
      <w:r w:rsidR="00F701BB">
        <w:rPr>
          <w:rFonts w:cs="Times New Roman"/>
        </w:rPr>
        <w:t>,</w:t>
      </w:r>
      <w:r w:rsidRPr="00D52940">
        <w:rPr>
          <w:rFonts w:cs="Times New Roman"/>
        </w:rPr>
        <w:t xml:space="preserve"> </w:t>
      </w:r>
      <w:r w:rsidR="00BD7A7D" w:rsidRPr="00D52940">
        <w:rPr>
          <w:rFonts w:cs="Times New Roman"/>
        </w:rPr>
        <w:t>such as</w:t>
      </w:r>
      <w:r w:rsidR="009A6351">
        <w:rPr>
          <w:rFonts w:cs="Times New Roman"/>
        </w:rPr>
        <w:t xml:space="preserve"> a sense of self-efficacy</w:t>
      </w:r>
      <w:r w:rsidR="00F701BB">
        <w:rPr>
          <w:rFonts w:cs="Times New Roman"/>
        </w:rPr>
        <w:t>,</w:t>
      </w:r>
      <w:r w:rsidR="009A6351">
        <w:rPr>
          <w:rFonts w:cs="Times New Roman"/>
        </w:rPr>
        <w:t xml:space="preserve"> </w:t>
      </w:r>
      <w:r w:rsidR="00BD7A7D" w:rsidRPr="00D52940">
        <w:rPr>
          <w:rFonts w:cs="Times New Roman"/>
        </w:rPr>
        <w:t>are important determinants of behaviour and ultimately of health status.</w:t>
      </w:r>
      <w:r w:rsidR="00825C8F" w:rsidRPr="00D52940">
        <w:rPr>
          <w:rFonts w:cs="Times New Roman"/>
        </w:rPr>
        <w:fldChar w:fldCharType="begin"/>
      </w:r>
      <w:r w:rsidR="006C23F6">
        <w:rPr>
          <w:rFonts w:cs="Times New Roman"/>
        </w:rPr>
        <w:instrText xml:space="preserve"> ADDIN EN.CITE &lt;EndNote&gt;&lt;Cite&gt;&lt;Author&gt;Bandura&lt;/Author&gt;&lt;Year&gt;1997&lt;/Year&gt;&lt;RecNum&gt;1301&lt;/RecNum&gt;&lt;DisplayText&gt;[3]&lt;/DisplayText&gt;&lt;record&gt;&lt;rec-number&gt;1301&lt;/rec-number&gt;&lt;foreign-keys&gt;&lt;key app="EN" db-id="rdrz9tzwn9af0revszlp5fzd9wwzdzpap0a5" timestamp="0"&gt;1301&lt;/key&gt;&lt;/foreign-keys&gt;&lt;ref-type name="Book"&gt;6&lt;/ref-type&gt;&lt;contributors&gt;&lt;authors&gt;&lt;author&gt;Bandura,A.&lt;/author&gt;&lt;/authors&gt;&lt;/contributors&gt;&lt;titles&gt;&lt;title&gt;Self-efficacy: the exercise of control&lt;/title&gt;&lt;/titles&gt;&lt;reprint-edition&gt;In File&lt;/reprint-edition&gt;&lt;keywords&gt;&lt;keyword&gt;self-efficacy&lt;/keyword&gt;&lt;keyword&gt;exercise&lt;/keyword&gt;&lt;keyword&gt;control&lt;/keyword&gt;&lt;/keywords&gt;&lt;dates&gt;&lt;year&gt;1997&lt;/year&gt;&lt;pub-dates&gt;&lt;date&gt;1997&lt;/date&gt;&lt;/pub-dates&gt;&lt;/dates&gt;&lt;pub-location&gt;New York&lt;/pub-location&gt;&lt;publisher&gt;W.H.Freeman and Company&lt;/publisher&gt;&lt;label&gt;2933&lt;/label&gt;&lt;urls&gt;&lt;/urls&gt;&lt;/record&gt;&lt;/Cite&gt;&lt;/EndNote&gt;</w:instrText>
      </w:r>
      <w:r w:rsidR="00825C8F" w:rsidRPr="00D52940">
        <w:rPr>
          <w:rFonts w:cs="Times New Roman"/>
        </w:rPr>
        <w:fldChar w:fldCharType="separate"/>
      </w:r>
      <w:r w:rsidR="006C23F6">
        <w:rPr>
          <w:rFonts w:cs="Times New Roman"/>
          <w:noProof/>
        </w:rPr>
        <w:t>[3]</w:t>
      </w:r>
      <w:r w:rsidR="00825C8F" w:rsidRPr="00D52940">
        <w:rPr>
          <w:rFonts w:cs="Times New Roman"/>
        </w:rPr>
        <w:fldChar w:fldCharType="end"/>
      </w:r>
      <w:r w:rsidR="00BD7A7D" w:rsidRPr="00D52940">
        <w:rPr>
          <w:rFonts w:cs="Times New Roman"/>
        </w:rPr>
        <w:t xml:space="preserve"> </w:t>
      </w:r>
      <w:r w:rsidR="000A1657" w:rsidRPr="00DA0A78">
        <w:rPr>
          <w:rFonts w:cs="Times New Roman"/>
          <w:color w:val="FF0000"/>
        </w:rPr>
        <w:t>Self-efficacy is the belief that one is capable of carrying out a specific behaviour</w:t>
      </w:r>
      <w:r w:rsidR="006F352B">
        <w:rPr>
          <w:rFonts w:cs="Times New Roman"/>
          <w:color w:val="FF0000"/>
        </w:rPr>
        <w:t xml:space="preserve">, and </w:t>
      </w:r>
      <w:r w:rsidR="00DA0A78" w:rsidRPr="00DA0A78">
        <w:rPr>
          <w:rFonts w:cs="Times New Roman"/>
          <w:color w:val="FF0000"/>
        </w:rPr>
        <w:t xml:space="preserve">denotes that people are likely to attempt things they believe they can accomplish, and conversely will not attempt things if they believe they will fail. </w:t>
      </w:r>
      <w:r w:rsidR="00BD7A7D" w:rsidRPr="00D52940">
        <w:rPr>
          <w:rFonts w:cs="Times New Roman"/>
        </w:rPr>
        <w:t>H</w:t>
      </w:r>
      <w:r w:rsidR="00BD7A7D" w:rsidRPr="00D52940">
        <w:t>aving a higher sense of self-efficacy and hence a greater sense of control over life has been shown repeatedly to predict better physical health and greater longevity.</w:t>
      </w:r>
      <w:r w:rsidR="00825C8F" w:rsidRPr="00D52940">
        <w:fldChar w:fldCharType="begin"/>
      </w:r>
      <w:r w:rsidR="006C23F6">
        <w:instrText xml:space="preserve"> ADDIN EN.CITE &lt;EndNote&gt;&lt;Cite&gt;&lt;Author&gt;Ross&lt;/Author&gt;&lt;Year&gt;1995&lt;/Year&gt;&lt;RecNum&gt;1054&lt;/RecNum&gt;&lt;DisplayText&gt;[4]&lt;/DisplayText&gt;&lt;record&gt;&lt;rec-number&gt;1054&lt;/rec-number&gt;&lt;foreign-keys&gt;&lt;key app="EN" db-id="rdrz9tzwn9af0revszlp5fzd9wwzdzpap0a5" timestamp="0"&gt;1054&lt;/key&gt;&lt;/foreign-keys&gt;&lt;ref-type name="Journal Article"&gt;17&lt;/ref-type&gt;&lt;contributors&gt;&lt;authors&gt;&lt;author&gt;Ross,C.E.&lt;/author&gt;&lt;author&gt;Wu,C.&lt;/author&gt;&lt;/authors&gt;&lt;/contributors&gt;&lt;titles&gt;&lt;title&gt;The links between education and health&lt;/title&gt;&lt;secondary-title&gt;Am Soc Rev&lt;/secondary-title&gt;&lt;/titles&gt;&lt;pages&gt;719-745&lt;/pages&gt;&lt;volume&gt;60&lt;/volume&gt;&lt;reprint-edition&gt;In File&lt;/reprint-edition&gt;&lt;keywords&gt;&lt;keyword&gt;control&lt;/keyword&gt;&lt;keyword&gt;education&lt;/keyword&gt;&lt;keyword&gt;health&lt;/keyword&gt;&lt;keyword&gt;psychology&lt;/keyword&gt;&lt;keyword&gt;psychophysiology&lt;/keyword&gt;&lt;keyword&gt;social influences&lt;/keyword&gt;&lt;/keywords&gt;&lt;dates&gt;&lt;year&gt;1995&lt;/year&gt;&lt;pub-dates&gt;&lt;date&gt;1995&lt;/date&gt;&lt;/pub-dates&gt;&lt;/dates&gt;&lt;label&gt;2678&lt;/label&gt;&lt;urls&gt;&lt;/urls&gt;&lt;/record&gt;&lt;/Cite&gt;&lt;/EndNote&gt;</w:instrText>
      </w:r>
      <w:r w:rsidR="00825C8F" w:rsidRPr="00D52940">
        <w:fldChar w:fldCharType="separate"/>
      </w:r>
      <w:r w:rsidR="006C23F6">
        <w:rPr>
          <w:noProof/>
        </w:rPr>
        <w:t>[4]</w:t>
      </w:r>
      <w:r w:rsidR="00825C8F" w:rsidRPr="00D52940">
        <w:fldChar w:fldCharType="end"/>
      </w:r>
      <w:r w:rsidR="00BD7A7D" w:rsidRPr="00D52940">
        <w:t xml:space="preserve"> Self-efficacy has also </w:t>
      </w:r>
      <w:r w:rsidRPr="00D52940">
        <w:rPr>
          <w:rFonts w:cs="Times New Roman"/>
        </w:rPr>
        <w:t>been shown to mediate the effect of</w:t>
      </w:r>
      <w:r w:rsidR="00970FAE" w:rsidRPr="00D52940">
        <w:rPr>
          <w:rFonts w:cs="Times New Roman"/>
        </w:rPr>
        <w:t xml:space="preserve"> dietary</w:t>
      </w:r>
      <w:r w:rsidRPr="00D52940">
        <w:rPr>
          <w:rFonts w:cs="Times New Roman"/>
        </w:rPr>
        <w:t xml:space="preserve"> interventions on nutrient status and dietary quality.</w:t>
      </w:r>
      <w:r w:rsidR="00825C8F" w:rsidRPr="00D52940">
        <w:rPr>
          <w:rFonts w:cs="Times New Roman"/>
        </w:rPr>
        <w:fldChar w:fldCharType="begin"/>
      </w:r>
      <w:r w:rsidR="006C23F6">
        <w:rPr>
          <w:rFonts w:cs="Times New Roman"/>
        </w:rPr>
        <w:instrText xml:space="preserve"> ADDIN EN.CITE &lt;EndNote&gt;&lt;Cite&gt;&lt;Author&gt;Luszczynska&lt;/Author&gt;&lt;Year&gt;2009&lt;/Year&gt;&lt;RecNum&gt;1173&lt;/RecNum&gt;&lt;DisplayText&gt;[5]&lt;/DisplayText&gt;&lt;record&gt;&lt;rec-number&gt;1173&lt;/rec-number&gt;&lt;foreign-keys&gt;&lt;key app="EN" db-id="rdrz9tzwn9af0revszlp5fzd9wwzdzpap0a5" timestamp="0"&gt;1173&lt;/key&gt;&lt;/foreign-keys&gt;&lt;ref-type name="Journal Article"&gt;17&lt;/ref-type&gt;&lt;contributors&gt;&lt;authors&gt;&lt;author&gt;Luszczynska,A.&lt;/author&gt;&lt;author&gt;Haynes,C.&lt;/author&gt;&lt;/authors&gt;&lt;/contributors&gt;&lt;titles&gt;&lt;title&gt;Changing nutrition, physical activity and body weight among student nurses and midwives: effects of a planning intervention and self-efficacy beliefs&lt;/title&gt;&lt;secondary-title&gt;J Health Psychol&lt;/secondary-title&gt;&lt;/titles&gt;&lt;periodical&gt;&lt;full-title&gt;J Health Psychol&lt;/full-title&gt;&lt;abbr-1&gt;Journal of health psychology&lt;/abbr-1&gt;&lt;/periodical&gt;&lt;pages&gt;1075-1084&lt;/pages&gt;&lt;volume&gt;14&lt;/volume&gt;&lt;number&gt;8&lt;/number&gt;&lt;reprint-edition&gt;In File&lt;/reprint-edition&gt;&lt;keywords&gt;&lt;keyword&gt;diet&lt;/keyword&gt;&lt;keyword&gt;exercise&lt;/keyword&gt;&lt;keyword&gt;intervention study&lt;/keyword&gt;&lt;keyword&gt;nutrition&lt;/keyword&gt;&lt;keyword&gt;physical activity&lt;/keyword&gt;&lt;keyword&gt;self-efficacy&lt;/keyword&gt;&lt;keyword&gt;weight&lt;/keyword&gt;&lt;/keywords&gt;&lt;dates&gt;&lt;year&gt;2009&lt;/year&gt;&lt;pub-dates&gt;&lt;date&gt;2009&lt;/date&gt;&lt;/pub-dates&gt;&lt;/dates&gt;&lt;label&gt;2802&lt;/label&gt;&lt;urls&gt;&lt;/urls&gt;&lt;/record&gt;&lt;/Cite&gt;&lt;/EndNote&gt;</w:instrText>
      </w:r>
      <w:r w:rsidR="00825C8F" w:rsidRPr="00D52940">
        <w:rPr>
          <w:rFonts w:cs="Times New Roman"/>
        </w:rPr>
        <w:fldChar w:fldCharType="separate"/>
      </w:r>
      <w:r w:rsidR="006C23F6">
        <w:rPr>
          <w:rFonts w:cs="Times New Roman"/>
          <w:noProof/>
        </w:rPr>
        <w:t>[5]</w:t>
      </w:r>
      <w:r w:rsidR="00825C8F" w:rsidRPr="00D52940">
        <w:rPr>
          <w:rFonts w:cs="Times New Roman"/>
        </w:rPr>
        <w:fldChar w:fldCharType="end"/>
      </w:r>
      <w:r w:rsidR="00C40E83" w:rsidRPr="00D52940">
        <w:rPr>
          <w:rFonts w:cs="Times New Roman"/>
        </w:rPr>
        <w:t xml:space="preserve"> Higher self-efficacy </w:t>
      </w:r>
      <w:r w:rsidR="003A4D31">
        <w:rPr>
          <w:rFonts w:cs="Times New Roman"/>
        </w:rPr>
        <w:t xml:space="preserve">enabled participants to respond to a nutrition intervention </w:t>
      </w:r>
      <w:r w:rsidR="0062310E">
        <w:rPr>
          <w:rFonts w:cs="Times New Roman"/>
        </w:rPr>
        <w:t>by</w:t>
      </w:r>
      <w:r w:rsidR="00FE6B51">
        <w:rPr>
          <w:rFonts w:cs="Times New Roman"/>
        </w:rPr>
        <w:t xml:space="preserve"> </w:t>
      </w:r>
      <w:r w:rsidR="003A4D31">
        <w:rPr>
          <w:rFonts w:cs="Times New Roman"/>
        </w:rPr>
        <w:t>increasing their fruit and vegetable consumption, because they beli</w:t>
      </w:r>
      <w:r w:rsidR="006D221D">
        <w:rPr>
          <w:rFonts w:cs="Times New Roman"/>
        </w:rPr>
        <w:t xml:space="preserve">eved they were capable of doing </w:t>
      </w:r>
      <w:r w:rsidR="003A4D31">
        <w:rPr>
          <w:rFonts w:cs="Times New Roman"/>
        </w:rPr>
        <w:t>so</w:t>
      </w:r>
      <w:r w:rsidR="00C40E83" w:rsidRPr="00D52940">
        <w:rPr>
          <w:rFonts w:cs="Times New Roman"/>
        </w:rPr>
        <w:t>.</w:t>
      </w:r>
      <w:r w:rsidR="00825C8F" w:rsidRPr="00D52940">
        <w:rPr>
          <w:rFonts w:cs="Times New Roman"/>
        </w:rPr>
        <w:fldChar w:fldCharType="begin"/>
      </w:r>
      <w:r w:rsidR="006C23F6">
        <w:rPr>
          <w:rFonts w:cs="Times New Roman"/>
        </w:rPr>
        <w:instrText xml:space="preserve"> ADDIN EN.CITE &lt;EndNote&gt;&lt;Cite&gt;&lt;Author&gt;Steptoe&lt;/Author&gt;&lt;Year&gt;2004&lt;/Year&gt;&lt;RecNum&gt;1063&lt;/RecNum&gt;&lt;DisplayText&gt;[6]&lt;/DisplayText&gt;&lt;record&gt;&lt;rec-number&gt;1063&lt;/rec-number&gt;&lt;foreign-keys&gt;&lt;key app="EN" db-id="rdrz9tzwn9af0revszlp5fzd9wwzdzpap0a5" timestamp="0"&gt;1063&lt;/key&gt;&lt;/foreign-keys&gt;&lt;ref-type name="Journal Article"&gt;17&lt;/ref-type&gt;&lt;contributors&gt;&lt;authors&gt;&lt;author&gt;Steptoe,A.&lt;/author&gt;&lt;author&gt;Perkins-Porras,L.&lt;/author&gt;&lt;author&gt;Rink,E.&lt;/author&gt;&lt;author&gt;Hilton,S.&lt;/author&gt;&lt;author&gt;Cappucio,F.P.&lt;/author&gt;&lt;/authors&gt;&lt;/contributors&gt;&lt;titles&gt;&lt;title&gt;Psychological and social predictors of changes in fruit and vegetable consumption over 12 months following behavioural and nutrition education counseling&lt;/title&gt;&lt;secondary-title&gt;Health Psychol&lt;/secondary-title&gt;&lt;/titles&gt;&lt;periodical&gt;&lt;full-title&gt;Health Psychol&lt;/full-title&gt;&lt;abbr-1&gt;Health psychology : official journal of the Division of Health Psychology, American Psychological Association&lt;/abbr-1&gt;&lt;/periodical&gt;&lt;pages&gt;574-581&lt;/pages&gt;&lt;volume&gt;23&lt;/volume&gt;&lt;number&gt;6&lt;/number&gt;&lt;reprint-edition&gt;In File&lt;/reprint-edition&gt;&lt;keywords&gt;&lt;keyword&gt;education&lt;/keyword&gt;&lt;keyword&gt;fruit and vegetables&lt;/keyword&gt;&lt;keyword&gt;intervention study&lt;/keyword&gt;&lt;keyword&gt;nutrition&lt;/keyword&gt;&lt;keyword&gt;poverty&lt;/keyword&gt;&lt;/keywords&gt;&lt;dates&gt;&lt;year&gt;2004&lt;/year&gt;&lt;pub-dates&gt;&lt;date&gt;2004&lt;/date&gt;&lt;/pub-dates&gt;&lt;/dates&gt;&lt;label&gt;2688&lt;/label&gt;&lt;urls&gt;&lt;/urls&gt;&lt;/record&gt;&lt;/Cite&gt;&lt;/EndNote&gt;</w:instrText>
      </w:r>
      <w:r w:rsidR="00825C8F" w:rsidRPr="00D52940">
        <w:rPr>
          <w:rFonts w:cs="Times New Roman"/>
        </w:rPr>
        <w:fldChar w:fldCharType="separate"/>
      </w:r>
      <w:r w:rsidR="006C23F6">
        <w:rPr>
          <w:rFonts w:cs="Times New Roman"/>
          <w:noProof/>
        </w:rPr>
        <w:t>[6]</w:t>
      </w:r>
      <w:r w:rsidR="00825C8F" w:rsidRPr="00D52940">
        <w:rPr>
          <w:rFonts w:cs="Times New Roman"/>
        </w:rPr>
        <w:fldChar w:fldCharType="end"/>
      </w:r>
      <w:r w:rsidR="00825C8F" w:rsidRPr="00D52940">
        <w:rPr>
          <w:vertAlign w:val="superscript"/>
        </w:rPr>
        <w:fldChar w:fldCharType="begin"/>
      </w:r>
      <w:r w:rsidR="00EF00F2" w:rsidRPr="00D52940">
        <w:rPr>
          <w:vertAlign w:val="superscript"/>
        </w:rPr>
        <w:instrText xml:space="preserve"> ADDIN REFMGR.CITE &lt;Refman&gt;&lt;Cite&gt;&lt;Author&gt;Ross&lt;/Author&gt;&lt;Year&gt;1995&lt;/Year&gt;&lt;RecNum&gt;2678&lt;/RecNum&gt;&lt;IDText&gt;The links between education and health&lt;/IDText&gt;&lt;MDL Ref_Type="Journal"&gt;&lt;Ref_Type&gt;Journal&lt;/Ref_Type&gt;&lt;Ref_ID&gt;2678&lt;/Ref_ID&gt;&lt;Title_Primary&gt;The links between education and health&lt;/Title_Primary&gt;&lt;Authors_Primary&gt;Ross,C.E.&lt;/Authors_Primary&gt;&lt;Authors_Primary&gt;Wu,C.&lt;/Authors_Primary&gt;&lt;Date_Primary&gt;1995&lt;/Date_Primary&gt;&lt;Keywords&gt;control&lt;/Keywords&gt;&lt;Keywords&gt;education&lt;/Keywords&gt;&lt;Keywords&gt;health&lt;/Keywords&gt;&lt;Keywords&gt;psychology&lt;/Keywords&gt;&lt;Keywords&gt;psychophysiology&lt;/Keywords&gt;&lt;Keywords&gt;social influences&lt;/Keywords&gt;&lt;Reprint&gt;In File&lt;/Reprint&gt;&lt;Start_Page&gt;719&lt;/Start_Page&gt;&lt;End_Page&gt;745&lt;/End_Page&gt;&lt;Periodical&gt;Am Soc Rev&lt;/Periodical&gt;&lt;Volume&gt;60&lt;/Volume&gt;&lt;ZZ_JournalFull&gt;&lt;f name="System"&gt;Am Soc Rev&lt;/f&gt;&lt;/ZZ_JournalFull&gt;&lt;ZZ_WorkformID&gt;1&lt;/ZZ_WorkformID&gt;&lt;/MDL&gt;&lt;/Cite&gt;&lt;/Refman&gt;</w:instrText>
      </w:r>
      <w:r w:rsidR="00825C8F" w:rsidRPr="00D52940">
        <w:rPr>
          <w:vertAlign w:val="superscript"/>
        </w:rPr>
        <w:fldChar w:fldCharType="end"/>
      </w:r>
      <w:r w:rsidR="00EF00F2" w:rsidRPr="00D52940">
        <w:t xml:space="preserve"> </w:t>
      </w:r>
      <w:r w:rsidR="00BD7A7D" w:rsidRPr="00D52940">
        <w:t>In the context of the</w:t>
      </w:r>
      <w:r w:rsidR="00EF00F2" w:rsidRPr="00D52940">
        <w:t xml:space="preserve"> vitamin D supplementation trial</w:t>
      </w:r>
      <w:r w:rsidR="00BD7A7D" w:rsidRPr="00D52940">
        <w:t xml:space="preserve"> described above</w:t>
      </w:r>
      <w:r w:rsidR="00EF00F2" w:rsidRPr="00D52940">
        <w:t xml:space="preserve">, </w:t>
      </w:r>
      <w:r w:rsidR="00BD7A7D" w:rsidRPr="00D52940">
        <w:t xml:space="preserve">a </w:t>
      </w:r>
      <w:r w:rsidR="00C40E83" w:rsidRPr="00D52940">
        <w:t>participant</w:t>
      </w:r>
      <w:r w:rsidR="00BD7A7D" w:rsidRPr="00D52940">
        <w:t xml:space="preserve">’s </w:t>
      </w:r>
      <w:r w:rsidR="00EF00F2" w:rsidRPr="00D52940">
        <w:t xml:space="preserve">self-efficacy </w:t>
      </w:r>
      <w:r w:rsidR="00C40E83" w:rsidRPr="00D52940">
        <w:t xml:space="preserve">is likely </w:t>
      </w:r>
      <w:r w:rsidR="00D24F31" w:rsidRPr="00D52940">
        <w:t xml:space="preserve">therefore </w:t>
      </w:r>
      <w:r w:rsidR="00C40E83" w:rsidRPr="00D52940">
        <w:lastRenderedPageBreak/>
        <w:t>to describe her</w:t>
      </w:r>
      <w:r w:rsidR="00EF00F2" w:rsidRPr="00D52940">
        <w:t xml:space="preserve"> belief that </w:t>
      </w:r>
      <w:r w:rsidR="00C40E83" w:rsidRPr="00D52940">
        <w:t>she is</w:t>
      </w:r>
      <w:r w:rsidR="00EF00F2" w:rsidRPr="00D52940">
        <w:t xml:space="preserve"> able to take the action required by the study protocol</w:t>
      </w:r>
      <w:r w:rsidR="00F701BB">
        <w:t>,</w:t>
      </w:r>
      <w:r w:rsidR="00EF00F2" w:rsidRPr="00D52940">
        <w:t xml:space="preserve"> which specifies that </w:t>
      </w:r>
      <w:r w:rsidR="00C40E83" w:rsidRPr="00D52940">
        <w:t>she</w:t>
      </w:r>
      <w:r w:rsidR="00EF00F2" w:rsidRPr="00D52940">
        <w:t xml:space="preserve"> </w:t>
      </w:r>
      <w:r w:rsidR="00F701BB">
        <w:t xml:space="preserve">should </w:t>
      </w:r>
      <w:r w:rsidR="00EF00F2" w:rsidRPr="00D52940">
        <w:t>take the study medication every day.</w:t>
      </w:r>
      <w:r w:rsidR="00825C8F" w:rsidRPr="00D52940">
        <w:fldChar w:fldCharType="begin">
          <w:fldData xml:space="preserve">PEVuZE5vdGU+PENpdGU+PEF1dGhvcj5IYXJ2ZXk8L0F1dGhvcj48WWVhcj4yMDEyPC9ZZWFyPjxS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</w:fldData>
        </w:fldChar>
      </w:r>
      <w:r w:rsidR="006C23F6">
        <w:instrText xml:space="preserve"> ADDIN EN.CITE </w:instrText>
      </w:r>
      <w:r w:rsidR="006C23F6">
        <w:fldChar w:fldCharType="begin">
          <w:fldData xml:space="preserve">PEVuZE5vdGU+PENpdGU+PEF1dGhvcj5IYXJ2ZXk8L0F1dGhvcj48WWVhcj4yMDEyPC9ZZWFyPjxS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</w:fldData>
        </w:fldChar>
      </w:r>
      <w:r w:rsidR="006C23F6">
        <w:instrText xml:space="preserve"> ADDIN EN.CITE.DATA </w:instrText>
      </w:r>
      <w:r w:rsidR="006C23F6">
        <w:fldChar w:fldCharType="end"/>
      </w:r>
      <w:r w:rsidR="00825C8F" w:rsidRPr="00D52940">
        <w:fldChar w:fldCharType="separate"/>
      </w:r>
      <w:r w:rsidR="006C23F6">
        <w:rPr>
          <w:noProof/>
        </w:rPr>
        <w:t>[7]</w:t>
      </w:r>
      <w:r w:rsidR="00825C8F" w:rsidRPr="00D52940">
        <w:fldChar w:fldCharType="end"/>
      </w:r>
      <w:r w:rsidR="00EF00F2" w:rsidRPr="00D52940">
        <w:t xml:space="preserve"> </w:t>
      </w:r>
    </w:p>
    <w:p w14:paraId="467E9001" w14:textId="5FE92360" w:rsidR="00467248" w:rsidRPr="00D52940" w:rsidRDefault="00CC416A" w:rsidP="001B3949">
      <w:pPr>
        <w:spacing w:line="480" w:lineRule="auto"/>
      </w:pPr>
      <w:r w:rsidRPr="00D52940">
        <w:t xml:space="preserve">The difficulties of achieving compliance with nutrient supplementation </w:t>
      </w:r>
      <w:r w:rsidR="00B16EDE" w:rsidRPr="00D52940">
        <w:t>recommendations</w:t>
      </w:r>
      <w:r w:rsidRPr="00D52940">
        <w:t xml:space="preserve"> in pregnancy are well documented.</w:t>
      </w:r>
      <w:r w:rsidR="00825C8F" w:rsidRPr="00D52940">
        <w:fldChar w:fldCharType="begin">
          <w:fldData xml:space="preserve">PEVuZE5vdGU+PENpdGU+PEF1dGhvcj5CcmFudW08L0F1dGhvcj48WWVhcj4yMDEzPC9ZZWFyPjxS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</w:fldData>
        </w:fldChar>
      </w:r>
      <w:r w:rsidR="006C23F6">
        <w:instrText xml:space="preserve"> ADDIN EN.CITE </w:instrText>
      </w:r>
      <w:r w:rsidR="006C23F6">
        <w:fldChar w:fldCharType="begin">
          <w:fldData xml:space="preserve">PEVuZE5vdGU+PENpdGU+PEF1dGhvcj5CcmFudW08L0F1dGhvcj48WWVhcj4yMDEzPC9ZZWFyPjxS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</w:fldData>
        </w:fldChar>
      </w:r>
      <w:r w:rsidR="006C23F6">
        <w:instrText xml:space="preserve"> ADDIN EN.CITE.DATA </w:instrText>
      </w:r>
      <w:r w:rsidR="006C23F6">
        <w:fldChar w:fldCharType="end"/>
      </w:r>
      <w:r w:rsidR="00825C8F" w:rsidRPr="00D52940">
        <w:fldChar w:fldCharType="separate"/>
      </w:r>
      <w:r w:rsidR="006C23F6">
        <w:rPr>
          <w:noProof/>
        </w:rPr>
        <w:t>[8,9]</w:t>
      </w:r>
      <w:r w:rsidR="00825C8F" w:rsidRPr="00D52940">
        <w:fldChar w:fldCharType="end"/>
      </w:r>
      <w:r w:rsidRPr="00D52940">
        <w:t xml:space="preserve">  </w:t>
      </w:r>
      <w:r w:rsidR="00E149F5" w:rsidRPr="00D52940">
        <w:t>F</w:t>
      </w:r>
      <w:r w:rsidR="00467248" w:rsidRPr="00D52940">
        <w:t xml:space="preserve">actors </w:t>
      </w:r>
      <w:r w:rsidR="00E149F5" w:rsidRPr="00D52940">
        <w:t xml:space="preserve">known to </w:t>
      </w:r>
      <w:r w:rsidR="00E823E8" w:rsidRPr="00D52940">
        <w:t>affect compliance with</w:t>
      </w:r>
      <w:r w:rsidR="00467248" w:rsidRPr="00D52940">
        <w:t xml:space="preserve"> </w:t>
      </w:r>
      <w:r w:rsidR="00F701BB">
        <w:t>such</w:t>
      </w:r>
      <w:r w:rsidR="00467248" w:rsidRPr="00D52940">
        <w:t xml:space="preserve"> </w:t>
      </w:r>
      <w:r w:rsidR="00E823E8" w:rsidRPr="00D52940">
        <w:t xml:space="preserve">recommendations depend on the population under study, </w:t>
      </w:r>
      <w:r w:rsidR="00802436">
        <w:t>and</w:t>
      </w:r>
      <w:r w:rsidR="00802436" w:rsidRPr="00D52940">
        <w:t xml:space="preserve"> </w:t>
      </w:r>
      <w:r w:rsidR="00E823E8" w:rsidRPr="00D52940">
        <w:t>include age</w:t>
      </w:r>
      <w:r w:rsidR="001B3949" w:rsidRPr="00D52940">
        <w:t xml:space="preserve">, </w:t>
      </w:r>
      <w:r w:rsidR="00E823E8" w:rsidRPr="00D52940">
        <w:t>level of education</w:t>
      </w:r>
      <w:r w:rsidR="001B3949" w:rsidRPr="00D52940">
        <w:t xml:space="preserve"> and socio-economic status</w:t>
      </w:r>
      <w:r w:rsidR="005A17C9" w:rsidRPr="00D52940">
        <w:t>.</w:t>
      </w:r>
      <w:r w:rsidR="00825C8F" w:rsidRPr="00D52940">
        <w:fldChar w:fldCharType="begin">
          <w:fldData xml:space="preserve">PEVuZE5vdGU+PENpdGU+PEF1dGhvcj5LaGFuYWw8L0F1dGhvcj48WWVhcj4yMDE0PC9ZZWFyPjxS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NTM1LTQzPC9wYWdlcz48dm9sdW1l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</w:fldData>
        </w:fldChar>
      </w:r>
      <w:r w:rsidR="006C23F6">
        <w:instrText xml:space="preserve"> ADDIN EN.CITE </w:instrText>
      </w:r>
      <w:r w:rsidR="006C23F6">
        <w:fldChar w:fldCharType="begin">
          <w:fldData xml:space="preserve">PEVuZE5vdGU+PENpdGU+PEF1dGhvcj5LaGFuYWw8L0F1dGhvcj48WWVhcj4yMDE0PC9ZZWFyPjxS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NTM1LTQzPC9wYWdlcz48dm9sdW1l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</w:fldData>
        </w:fldChar>
      </w:r>
      <w:r w:rsidR="006C23F6">
        <w:instrText xml:space="preserve"> ADDIN EN.CITE.DATA </w:instrText>
      </w:r>
      <w:r w:rsidR="006C23F6">
        <w:fldChar w:fldCharType="end"/>
      </w:r>
      <w:r w:rsidR="00825C8F" w:rsidRPr="00D52940">
        <w:fldChar w:fldCharType="separate"/>
      </w:r>
      <w:r w:rsidR="006C23F6">
        <w:rPr>
          <w:noProof/>
        </w:rPr>
        <w:t>[10-12]</w:t>
      </w:r>
      <w:r w:rsidR="00825C8F" w:rsidRPr="00D52940">
        <w:fldChar w:fldCharType="end"/>
      </w:r>
      <w:r w:rsidR="00E823E8" w:rsidRPr="00D52940">
        <w:t xml:space="preserve"> </w:t>
      </w:r>
      <w:r w:rsidR="00BA387E">
        <w:t xml:space="preserve"> </w:t>
      </w:r>
      <w:r w:rsidR="003E70E4" w:rsidRPr="00D52940">
        <w:t xml:space="preserve">The most common reasons given for not taking supplements during pregnancy </w:t>
      </w:r>
      <w:r w:rsidR="00D40A22" w:rsidRPr="00D52940">
        <w:t>a</w:t>
      </w:r>
      <w:r w:rsidR="003E70E4" w:rsidRPr="00D52940">
        <w:t xml:space="preserve">re </w:t>
      </w:r>
      <w:r w:rsidR="00D40A22" w:rsidRPr="00D52940">
        <w:t>simply forgetting to take them or being put off taking them by the side effects.</w:t>
      </w:r>
      <w:r w:rsidR="00825C8F" w:rsidRPr="00D52940">
        <w:fldChar w:fldCharType="begin">
          <w:fldData xml:space="preserve">PEVuZE5vdGU+PENpdGU+PEF1dGhvcj5HZWJyZW1lZGhpbjwvQXV0aG9yPjxZZWFyPjIwMTQ8L1ll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</w:fldData>
        </w:fldChar>
      </w:r>
      <w:r w:rsidR="006C23F6">
        <w:instrText xml:space="preserve"> ADDIN EN.CITE </w:instrText>
      </w:r>
      <w:r w:rsidR="006C23F6">
        <w:fldChar w:fldCharType="begin">
          <w:fldData xml:space="preserve">PEVuZE5vdGU+PENpdGU+PEF1dGhvcj5HZWJyZW1lZGhpbjwvQXV0aG9yPjxZZWFyPjIwMTQ8L1ll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</w:fldData>
        </w:fldChar>
      </w:r>
      <w:r w:rsidR="006C23F6">
        <w:instrText xml:space="preserve"> ADDIN EN.CITE.DATA </w:instrText>
      </w:r>
      <w:r w:rsidR="006C23F6">
        <w:fldChar w:fldCharType="end"/>
      </w:r>
      <w:r w:rsidR="00825C8F" w:rsidRPr="00D52940">
        <w:fldChar w:fldCharType="separate"/>
      </w:r>
      <w:r w:rsidR="006C23F6">
        <w:rPr>
          <w:noProof/>
        </w:rPr>
        <w:t>[13,14]</w:t>
      </w:r>
      <w:r w:rsidR="00825C8F" w:rsidRPr="00D52940">
        <w:fldChar w:fldCharType="end"/>
      </w:r>
      <w:r w:rsidR="00B16EDE" w:rsidRPr="00D52940">
        <w:t xml:space="preserve"> Compliance with supplementation regimes appears to be better in participants in clinical trials, </w:t>
      </w:r>
      <w:r w:rsidR="005A17C9" w:rsidRPr="00D52940">
        <w:t>though there may be features of the way clinical trials are run and how they are staffed that affect both compliance with the intervention protocol and trial outcomes.</w:t>
      </w:r>
      <w:r w:rsidR="00825C8F" w:rsidRPr="00D52940">
        <w:fldChar w:fldCharType="begin">
          <w:fldData xml:space="preserve">PEVuZE5vdGU+PENpdGU+PEF1dGhvcj5TaGFua2FyPC9BdXRob3I+PFllYXI+MjAwOTwvWWVhcj48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</w:fldData>
        </w:fldChar>
      </w:r>
      <w:r w:rsidR="006C23F6">
        <w:instrText xml:space="preserve"> ADDIN EN.CITE </w:instrText>
      </w:r>
      <w:r w:rsidR="006C23F6">
        <w:fldChar w:fldCharType="begin">
          <w:fldData xml:space="preserve">PEVuZE5vdGU+PENpdGU+PEF1dGhvcj5TaGFua2FyPC9BdXRob3I+PFllYXI+MjAwOTwvWWVhcj48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</w:fldData>
        </w:fldChar>
      </w:r>
      <w:r w:rsidR="006C23F6">
        <w:instrText xml:space="preserve"> ADDIN EN.CITE.DATA </w:instrText>
      </w:r>
      <w:r w:rsidR="006C23F6">
        <w:fldChar w:fldCharType="end"/>
      </w:r>
      <w:r w:rsidR="00825C8F" w:rsidRPr="00D52940">
        <w:fldChar w:fldCharType="separate"/>
      </w:r>
      <w:r w:rsidR="006C23F6">
        <w:rPr>
          <w:noProof/>
        </w:rPr>
        <w:t>[15]</w:t>
      </w:r>
      <w:r w:rsidR="00825C8F" w:rsidRPr="00D52940">
        <w:fldChar w:fldCharType="end"/>
      </w:r>
      <w:r w:rsidR="005A17C9" w:rsidRPr="00D52940">
        <w:t xml:space="preserve"> Very little is underst</w:t>
      </w:r>
      <w:r w:rsidR="00D24F31" w:rsidRPr="00D52940">
        <w:t>ood, however, about the role played by trial participants</w:t>
      </w:r>
      <w:r w:rsidR="00F701BB">
        <w:t>’</w:t>
      </w:r>
      <w:r w:rsidR="00D24F31" w:rsidRPr="00D52940">
        <w:t xml:space="preserve"> psychological characteristics,</w:t>
      </w:r>
      <w:r w:rsidR="005A17C9" w:rsidRPr="00D52940">
        <w:t xml:space="preserve"> </w:t>
      </w:r>
      <w:r w:rsidR="00F701BB">
        <w:t xml:space="preserve">and </w:t>
      </w:r>
      <w:r w:rsidR="005A17C9" w:rsidRPr="00D52940">
        <w:t xml:space="preserve">how they </w:t>
      </w:r>
      <w:r w:rsidR="001B3949" w:rsidRPr="00D52940">
        <w:t xml:space="preserve">may </w:t>
      </w:r>
      <w:r w:rsidR="005A17C9" w:rsidRPr="00D52940">
        <w:t xml:space="preserve">affect compliance with trial protocols and hence change trial outcomes. </w:t>
      </w:r>
    </w:p>
    <w:p w14:paraId="00675EBE" w14:textId="77777777" w:rsidR="00C40E83" w:rsidRPr="00D52940" w:rsidRDefault="001F0CFC" w:rsidP="00AC7830">
      <w:pPr>
        <w:spacing w:line="480" w:lineRule="auto"/>
        <w:rPr>
          <w:b/>
        </w:rPr>
      </w:pPr>
      <w:r w:rsidRPr="00D52940">
        <w:rPr>
          <w:rFonts w:cs="Times New Roman"/>
        </w:rPr>
        <w:t>This paper examines the relationship between women’s self-efficacy and their</w:t>
      </w:r>
      <w:r w:rsidR="00467248" w:rsidRPr="00D52940">
        <w:rPr>
          <w:rFonts w:cs="Times New Roman"/>
        </w:rPr>
        <w:t xml:space="preserve"> circulating</w:t>
      </w:r>
      <w:r w:rsidRPr="00D52940">
        <w:rPr>
          <w:rFonts w:cs="Times New Roman"/>
        </w:rPr>
        <w:t xml:space="preserve"> vitamin D </w:t>
      </w:r>
      <w:r w:rsidR="00467248" w:rsidRPr="00D52940">
        <w:rPr>
          <w:rFonts w:cs="Times New Roman"/>
        </w:rPr>
        <w:t xml:space="preserve">concentration </w:t>
      </w:r>
      <w:r w:rsidRPr="00D52940">
        <w:rPr>
          <w:rFonts w:cs="Times New Roman"/>
        </w:rPr>
        <w:t xml:space="preserve">in late pregnancy in the context </w:t>
      </w:r>
      <w:r w:rsidR="00EB4D74">
        <w:rPr>
          <w:rFonts w:cs="Times New Roman"/>
        </w:rPr>
        <w:t xml:space="preserve">of a supplementation trial. It </w:t>
      </w:r>
      <w:r w:rsidRPr="00D52940">
        <w:rPr>
          <w:rFonts w:cs="Times New Roman"/>
        </w:rPr>
        <w:t xml:space="preserve">explores factors that may affect compliance with </w:t>
      </w:r>
      <w:r w:rsidR="009C151E">
        <w:rPr>
          <w:rFonts w:cs="Times New Roman"/>
        </w:rPr>
        <w:t>the study protocol and how this</w:t>
      </w:r>
      <w:r w:rsidRPr="00D52940">
        <w:rPr>
          <w:rFonts w:cs="Times New Roman"/>
        </w:rPr>
        <w:t xml:space="preserve"> might </w:t>
      </w:r>
      <w:r w:rsidR="00467248" w:rsidRPr="00D52940">
        <w:rPr>
          <w:rFonts w:cs="Times New Roman"/>
        </w:rPr>
        <w:t>affect th</w:t>
      </w:r>
      <w:r w:rsidR="005A17C9" w:rsidRPr="00D52940">
        <w:rPr>
          <w:rFonts w:cs="Times New Roman"/>
        </w:rPr>
        <w:t>e</w:t>
      </w:r>
      <w:r w:rsidRPr="00D52940">
        <w:rPr>
          <w:rFonts w:cs="Times New Roman"/>
        </w:rPr>
        <w:t xml:space="preserve"> </w:t>
      </w:r>
      <w:r w:rsidR="009C151E">
        <w:rPr>
          <w:rFonts w:cs="Times New Roman"/>
        </w:rPr>
        <w:t xml:space="preserve">trial </w:t>
      </w:r>
      <w:r w:rsidRPr="00D52940">
        <w:rPr>
          <w:rFonts w:cs="Times New Roman"/>
        </w:rPr>
        <w:t xml:space="preserve">outcome.  </w:t>
      </w:r>
      <w:r w:rsidR="006A4215" w:rsidRPr="00D52940">
        <w:rPr>
          <w:rFonts w:cs="Times New Roman"/>
        </w:rPr>
        <w:t>Analysis reported in this</w:t>
      </w:r>
      <w:r w:rsidR="002D7A3D" w:rsidRPr="00D52940">
        <w:rPr>
          <w:rFonts w:cs="Times New Roman"/>
        </w:rPr>
        <w:t xml:space="preserve"> paper tests the hypothesis that</w:t>
      </w:r>
      <w:r w:rsidR="0062310E">
        <w:rPr>
          <w:rFonts w:cs="Times New Roman"/>
        </w:rPr>
        <w:t xml:space="preserve"> having higher self-efficacy is associated with better compliance</w:t>
      </w:r>
      <w:r w:rsidRPr="00D52940">
        <w:rPr>
          <w:rFonts w:cs="Times New Roman"/>
        </w:rPr>
        <w:t xml:space="preserve"> and</w:t>
      </w:r>
      <w:r w:rsidR="002D7A3D" w:rsidRPr="00D52940">
        <w:rPr>
          <w:rFonts w:cs="Times New Roman"/>
        </w:rPr>
        <w:t xml:space="preserve"> </w:t>
      </w:r>
      <w:r w:rsidR="0062310E">
        <w:rPr>
          <w:rFonts w:cs="Times New Roman"/>
        </w:rPr>
        <w:t xml:space="preserve">with </w:t>
      </w:r>
      <w:r w:rsidRPr="00D52940">
        <w:rPr>
          <w:rFonts w:cs="Times New Roman"/>
        </w:rPr>
        <w:t>factors affecting compliance</w:t>
      </w:r>
      <w:r w:rsidR="00EB4D74">
        <w:rPr>
          <w:rFonts w:cs="Times New Roman"/>
        </w:rPr>
        <w:t>, which in turn</w:t>
      </w:r>
      <w:r w:rsidRPr="00D52940">
        <w:rPr>
          <w:rFonts w:cs="Times New Roman"/>
        </w:rPr>
        <w:t xml:space="preserve"> </w:t>
      </w:r>
      <w:r w:rsidR="0062310E">
        <w:rPr>
          <w:rFonts w:cs="Times New Roman"/>
        </w:rPr>
        <w:t>increase women’s</w:t>
      </w:r>
      <w:r w:rsidRPr="00D52940">
        <w:rPr>
          <w:rFonts w:cs="Times New Roman"/>
        </w:rPr>
        <w:t xml:space="preserve"> vitamin D status</w:t>
      </w:r>
      <w:r w:rsidR="00EB4D74">
        <w:rPr>
          <w:rFonts w:cs="Times New Roman"/>
        </w:rPr>
        <w:t xml:space="preserve"> at the end of the trial</w:t>
      </w:r>
      <w:r w:rsidRPr="00D52940">
        <w:rPr>
          <w:rFonts w:cs="Times New Roman"/>
        </w:rPr>
        <w:t>.</w:t>
      </w:r>
      <w:r w:rsidR="00467248" w:rsidRPr="00D52940">
        <w:rPr>
          <w:b/>
        </w:rPr>
        <w:t xml:space="preserve"> </w:t>
      </w:r>
    </w:p>
    <w:p w14:paraId="18AA537A" w14:textId="77777777" w:rsidR="00467248" w:rsidRPr="00D52940" w:rsidRDefault="00C849EE" w:rsidP="00AC7830">
      <w:pPr>
        <w:spacing w:line="480" w:lineRule="auto"/>
        <w:rPr>
          <w:b/>
        </w:rPr>
      </w:pPr>
      <w:r w:rsidRPr="00D52940">
        <w:rPr>
          <w:b/>
        </w:rPr>
        <w:t>Methods</w:t>
      </w:r>
    </w:p>
    <w:p w14:paraId="5951287E" w14:textId="77777777" w:rsidR="001B3949" w:rsidRPr="00D52940" w:rsidRDefault="001B3949" w:rsidP="001B3949">
      <w:pPr>
        <w:spacing w:after="120" w:line="480" w:lineRule="auto"/>
        <w:rPr>
          <w:rFonts w:cs="Times New Roman"/>
        </w:rPr>
      </w:pPr>
      <w:r w:rsidRPr="00D52940">
        <w:rPr>
          <w:rFonts w:cs="Times New Roman"/>
        </w:rPr>
        <w:t>A detailed description of The Maternal Vitamin D Osteoporosis Study (MAVIDOS) has been previously published</w:t>
      </w:r>
      <w:r w:rsidR="00825C8F" w:rsidRPr="00D52940">
        <w:rPr>
          <w:rFonts w:cs="Times New Roman"/>
        </w:rPr>
        <w:fldChar w:fldCharType="begin"/>
      </w:r>
      <w:r w:rsidR="006C23F6">
        <w:rPr>
          <w:rFonts w:cs="Times New Roman"/>
        </w:rPr>
        <w:instrText xml:space="preserve"> ADDIN EN.CITE &lt;EndNote&gt;&lt;Cite&gt;&lt;Author&gt;Harvey&lt;/Author&gt;&lt;Year&gt;2012&lt;/Year&gt;&lt;RecNum&gt;6430&lt;/RecNum&gt;&lt;DisplayText&gt;[16]&lt;/DisplayText&gt;&lt;record&gt;&lt;rec-number&gt;6430&lt;/rec-number&gt;&lt;foreign-keys&gt;&lt;key app="EN" db-id="p0w2r505hvs222essdtvfrfxer9w0spesp9e"&gt;6430&lt;/key&gt;&lt;/foreign-keys&gt;&lt;ref-type name="Journal Article"&gt;17&lt;/ref-type&gt;&lt;contributors&gt;&lt;authors&gt;&lt;author&gt;Harvey, N. C.&lt;/author&gt;&lt;author&gt;Javaid, K.&lt;/author&gt;&lt;author&gt;Bishop, N.&lt;/author&gt;&lt;author&gt;Kennedy, S.&lt;/author&gt;&lt;author&gt;Papageorghiou, A. T.&lt;/author&gt;&lt;author&gt;Fraser, R.&lt;/author&gt;&lt;author&gt;Gandhi, S. V.&lt;/author&gt;&lt;author&gt;Schoenmakers, I.&lt;/author&gt;&lt;author&gt;Prentice, A.&lt;/author&gt;&lt;author&gt;Cooper, C.&lt;/author&gt;&lt;/authors&gt;&lt;/contributors&gt;&lt;titles&gt;&lt;title&gt;MAVIDOS Maternal Vitamin D Osteoporosis Study: study protocol for a randomized controlled trial&lt;/title&gt;&lt;secondary-title&gt;Trials&lt;/secondary-title&gt;&lt;/titles&gt;&lt;periodical&gt;&lt;full-title&gt;Trials&lt;/full-title&gt;&lt;/periodical&gt;&lt;pages&gt;13&lt;/pages&gt;&lt;volume&gt;13&lt;/volume&gt;&lt;number&gt;1&lt;/number&gt;&lt;reprint-edition&gt;NOT IN FILE&lt;/reprint-edition&gt;&lt;keywords&gt;&lt;keyword&gt;Anthropometry&lt;/keyword&gt;&lt;keyword&gt;Arthritis&lt;/keyword&gt;&lt;keyword&gt;blood&lt;/keyword&gt;&lt;keyword&gt;Blood Pressure&lt;/keyword&gt;&lt;keyword&gt;bone&lt;/keyword&gt;&lt;keyword&gt;Delivery&lt;/keyword&gt;&lt;keyword&gt;Diet&lt;/keyword&gt;&lt;keyword&gt;Fractures&lt;/keyword&gt;&lt;keyword&gt;Gestational Age&lt;/keyword&gt;&lt;keyword&gt;Glucose&lt;/keyword&gt;&lt;keyword&gt;Health&lt;/keyword&gt;&lt;keyword&gt;Health Policy&lt;/keyword&gt;&lt;keyword&gt;Human&lt;/keyword&gt;&lt;keyword&gt;immunology&lt;/keyword&gt;&lt;keyword&gt;maternal&lt;/keyword&gt;&lt;keyword&gt;methods&lt;/keyword&gt;&lt;keyword&gt;mineral&lt;/keyword&gt;&lt;keyword&gt;Mothers&lt;/keyword&gt;&lt;keyword&gt;Osteoporosis&lt;/keyword&gt;&lt;keyword&gt;Parity&lt;/keyword&gt;&lt;keyword&gt;Pregnancy&lt;/keyword&gt;&lt;keyword&gt;Pressure&lt;/keyword&gt;&lt;keyword&gt;Public Health&lt;/keyword&gt;&lt;keyword&gt;Research&lt;/keyword&gt;&lt;keyword&gt;Risk&lt;/keyword&gt;&lt;keyword&gt;Sunlight&lt;/keyword&gt;&lt;keyword&gt;ultrasound&lt;/keyword&gt;&lt;keyword&gt;umbilical&lt;/keyword&gt;&lt;keyword&gt;Umbilical Cord&lt;/keyword&gt;&lt;keyword&gt;Vitamin D&lt;/keyword&gt;&lt;keyword&gt;Women&lt;/keyword&gt;&lt;/keywords&gt;&lt;dates&gt;&lt;year&gt;2012&lt;/year&gt;&lt;/dates&gt;&lt;work-type&gt;1745-6215-13-13 pii ;10.1186/1745-6215-13-13 doi&lt;/work-type&gt;&lt;urls&gt;&lt;related-urls&gt;&lt;url&gt;PM:22314083&lt;/url&gt;&lt;/related-urls&gt;&lt;/urls&gt;&lt;/record&gt;&lt;/Cite&gt;&lt;/EndNote&gt;</w:instrText>
      </w:r>
      <w:r w:rsidR="00825C8F" w:rsidRPr="00D52940">
        <w:rPr>
          <w:rFonts w:cs="Times New Roman"/>
        </w:rPr>
        <w:fldChar w:fldCharType="separate"/>
      </w:r>
      <w:r w:rsidR="006C23F6">
        <w:rPr>
          <w:rFonts w:cs="Times New Roman"/>
          <w:noProof/>
        </w:rPr>
        <w:t>[16]</w:t>
      </w:r>
      <w:r w:rsidR="00825C8F" w:rsidRPr="00D52940">
        <w:rPr>
          <w:rFonts w:cs="Times New Roman"/>
        </w:rPr>
        <w:fldChar w:fldCharType="end"/>
      </w:r>
      <w:r w:rsidRPr="00D52940">
        <w:rPr>
          <w:rFonts w:cs="Times New Roman"/>
        </w:rPr>
        <w:t>. Briefly, MAVIDOS is a multicentre, double-blind</w:t>
      </w:r>
      <w:r w:rsidR="0062310E">
        <w:rPr>
          <w:rStyle w:val="CommentReference"/>
        </w:rPr>
        <w:t xml:space="preserve">, </w:t>
      </w:r>
      <w:r w:rsidRPr="00D52940">
        <w:rPr>
          <w:rFonts w:cs="Times New Roman"/>
        </w:rPr>
        <w:t xml:space="preserve">randomised, placebo-controlled, parallel-group trial of vitamin D supplementation in pregnancy in the United Kingdom.  The study was conducted in accordance with guidelines laid down in the Declaration of Helsinki and was approved by the Southampton and South West Hampshire Research Ethics Committee.  </w:t>
      </w:r>
      <w:r w:rsidRPr="00D52940">
        <w:rPr>
          <w:rFonts w:cs="Times New Roman"/>
        </w:rPr>
        <w:lastRenderedPageBreak/>
        <w:t>MAVIDOS was registered prospectively (ISRCTN:82927713; EUDRACT:2007-001716-23); full approval from UK MHRA was granted</w:t>
      </w:r>
      <w:r w:rsidR="00706039">
        <w:rPr>
          <w:rFonts w:cs="Times New Roman"/>
        </w:rPr>
        <w:t>, and written, informed consent</w:t>
      </w:r>
      <w:r w:rsidRPr="00D52940">
        <w:rPr>
          <w:rFonts w:cs="Times New Roman"/>
        </w:rPr>
        <w:t xml:space="preserve"> obtained from all participants. </w:t>
      </w:r>
    </w:p>
    <w:p w14:paraId="198B4253" w14:textId="77777777" w:rsidR="001B3949" w:rsidRPr="00D52940" w:rsidRDefault="001B3949" w:rsidP="001B3949">
      <w:pPr>
        <w:spacing w:after="120" w:line="480" w:lineRule="auto"/>
        <w:rPr>
          <w:rFonts w:cs="Times New Roman"/>
          <w:i/>
        </w:rPr>
      </w:pPr>
      <w:r w:rsidRPr="00D52940">
        <w:rPr>
          <w:rFonts w:cs="Times New Roman"/>
          <w:i/>
        </w:rPr>
        <w:t xml:space="preserve">Participants </w:t>
      </w:r>
    </w:p>
    <w:p w14:paraId="0E7C19F6" w14:textId="2DF66B15" w:rsidR="001B3949" w:rsidRPr="00D52940" w:rsidRDefault="006B39D0" w:rsidP="006B39D0">
      <w:pPr>
        <w:spacing w:after="120" w:line="480" w:lineRule="auto"/>
        <w:rPr>
          <w:rFonts w:cs="Times New Roman"/>
        </w:rPr>
      </w:pPr>
      <w:r>
        <w:rPr>
          <w:rFonts w:cs="Times New Roman"/>
        </w:rPr>
        <w:t>The MAVIDOS trial was run</w:t>
      </w:r>
      <w:r w:rsidR="00706039">
        <w:rPr>
          <w:rFonts w:cs="Times New Roman"/>
        </w:rPr>
        <w:t xml:space="preserve"> at three study sites in the UK. </w:t>
      </w:r>
      <w:r>
        <w:rPr>
          <w:rFonts w:cs="Times New Roman"/>
        </w:rPr>
        <w:t xml:space="preserve"> </w:t>
      </w:r>
      <w:r w:rsidR="00706039">
        <w:rPr>
          <w:rFonts w:cs="Times New Roman"/>
        </w:rPr>
        <w:t>P</w:t>
      </w:r>
      <w:r w:rsidR="001B3949" w:rsidRPr="00D52940">
        <w:rPr>
          <w:rFonts w:cs="Times New Roman"/>
        </w:rPr>
        <w:t xml:space="preserve">regnant women were recruited when </w:t>
      </w:r>
      <w:r w:rsidR="004435E1">
        <w:rPr>
          <w:rFonts w:cs="Times New Roman"/>
        </w:rPr>
        <w:t xml:space="preserve">in </w:t>
      </w:r>
      <w:r w:rsidR="001B3949" w:rsidRPr="00D52940">
        <w:rPr>
          <w:rFonts w:cs="Times New Roman"/>
        </w:rPr>
        <w:t>attend</w:t>
      </w:r>
      <w:r w:rsidR="004435E1">
        <w:rPr>
          <w:rFonts w:cs="Times New Roman"/>
        </w:rPr>
        <w:t>ance</w:t>
      </w:r>
      <w:r w:rsidR="001B3949" w:rsidRPr="00D52940">
        <w:rPr>
          <w:rFonts w:cs="Times New Roman"/>
        </w:rPr>
        <w:t xml:space="preserve"> for early pregnancy ultrasound screening</w:t>
      </w:r>
      <w:r>
        <w:rPr>
          <w:rFonts w:cs="Times New Roman"/>
        </w:rPr>
        <w:t>.</w:t>
      </w:r>
      <w:r w:rsidR="001B3949" w:rsidRPr="00D52940">
        <w:rPr>
          <w:rFonts w:cs="Times New Roman"/>
        </w:rPr>
        <w:t xml:space="preserve"> </w:t>
      </w:r>
      <w:r>
        <w:rPr>
          <w:rFonts w:cs="Times New Roman"/>
        </w:rPr>
        <w:t>T</w:t>
      </w:r>
      <w:r w:rsidR="001B3949" w:rsidRPr="00D52940">
        <w:rPr>
          <w:rFonts w:cs="Times New Roman"/>
        </w:rPr>
        <w:t>he participants in th</w:t>
      </w:r>
      <w:r w:rsidR="008356ED" w:rsidRPr="00D52940">
        <w:rPr>
          <w:rFonts w:cs="Times New Roman"/>
        </w:rPr>
        <w:t>e</w:t>
      </w:r>
      <w:r w:rsidR="001B3949" w:rsidRPr="00D52940">
        <w:rPr>
          <w:rFonts w:cs="Times New Roman"/>
        </w:rPr>
        <w:t xml:space="preserve"> sub-study reported in this paper were</w:t>
      </w:r>
      <w:r>
        <w:rPr>
          <w:rFonts w:cs="Times New Roman"/>
        </w:rPr>
        <w:t xml:space="preserve"> from</w:t>
      </w:r>
      <w:r w:rsidR="001B3949" w:rsidRPr="00D52940">
        <w:rPr>
          <w:rFonts w:cs="Times New Roman"/>
        </w:rPr>
        <w:t xml:space="preserve"> </w:t>
      </w:r>
      <w:r w:rsidR="00706039">
        <w:rPr>
          <w:rFonts w:cs="Times New Roman"/>
        </w:rPr>
        <w:t>the sample of 1</w:t>
      </w:r>
      <w:r w:rsidR="00A40F7A">
        <w:rPr>
          <w:rFonts w:cs="Times New Roman"/>
        </w:rPr>
        <w:t>207</w:t>
      </w:r>
      <w:r w:rsidR="00706039">
        <w:rPr>
          <w:rFonts w:cs="Times New Roman"/>
        </w:rPr>
        <w:t xml:space="preserve"> </w:t>
      </w:r>
      <w:r w:rsidR="001B3949" w:rsidRPr="00D52940">
        <w:rPr>
          <w:rFonts w:cs="Times New Roman"/>
        </w:rPr>
        <w:t xml:space="preserve">recruited </w:t>
      </w:r>
      <w:r>
        <w:rPr>
          <w:rFonts w:cs="Times New Roman"/>
        </w:rPr>
        <w:t>at</w:t>
      </w:r>
      <w:r w:rsidR="001B3949" w:rsidRPr="00D52940">
        <w:rPr>
          <w:rFonts w:cs="Times New Roman"/>
        </w:rPr>
        <w:t xml:space="preserve"> one </w:t>
      </w:r>
      <w:r>
        <w:rPr>
          <w:rFonts w:cs="Times New Roman"/>
        </w:rPr>
        <w:t xml:space="preserve">of these sites </w:t>
      </w:r>
      <w:r w:rsidR="001B3949" w:rsidRPr="00D52940">
        <w:rPr>
          <w:rFonts w:cs="Times New Roman"/>
        </w:rPr>
        <w:t xml:space="preserve">[University Hospital Southampton NHS Foundation Trust, Southampton, </w:t>
      </w:r>
      <w:r w:rsidR="00C849EE" w:rsidRPr="00D52940">
        <w:rPr>
          <w:rFonts w:cs="Times New Roman"/>
        </w:rPr>
        <w:t>UK]</w:t>
      </w:r>
      <w:r w:rsidR="001B3949" w:rsidRPr="00D52940">
        <w:rPr>
          <w:rFonts w:cs="Times New Roman"/>
        </w:rPr>
        <w:t xml:space="preserve">. </w:t>
      </w:r>
      <w:r w:rsidR="00534EEE" w:rsidRPr="00D52940">
        <w:rPr>
          <w:rFonts w:cs="Times New Roman"/>
        </w:rPr>
        <w:t xml:space="preserve">Women </w:t>
      </w:r>
      <w:r w:rsidR="00D24F31" w:rsidRPr="00D52940">
        <w:rPr>
          <w:rFonts w:cs="Times New Roman"/>
        </w:rPr>
        <w:t xml:space="preserve">were recruited if they </w:t>
      </w:r>
      <w:r w:rsidR="00FE6B51">
        <w:rPr>
          <w:rFonts w:cs="Times New Roman"/>
        </w:rPr>
        <w:t xml:space="preserve">were </w:t>
      </w:r>
      <w:r w:rsidR="001B3949" w:rsidRPr="00D52940">
        <w:rPr>
          <w:rFonts w:cs="Times New Roman"/>
        </w:rPr>
        <w:t>age</w:t>
      </w:r>
      <w:r w:rsidR="00D24F31" w:rsidRPr="00D52940">
        <w:rPr>
          <w:rFonts w:cs="Times New Roman"/>
        </w:rPr>
        <w:t>d</w:t>
      </w:r>
      <w:r w:rsidR="001B3949" w:rsidRPr="00D52940">
        <w:rPr>
          <w:rFonts w:cs="Times New Roman"/>
        </w:rPr>
        <w:t xml:space="preserve"> over 18 years, </w:t>
      </w:r>
      <w:r w:rsidR="00D24F31" w:rsidRPr="00D52940">
        <w:rPr>
          <w:rFonts w:cs="Times New Roman"/>
        </w:rPr>
        <w:t>were having a singleton pregnancy, were of</w:t>
      </w:r>
      <w:r w:rsidR="001B3949" w:rsidRPr="00D52940">
        <w:rPr>
          <w:rFonts w:cs="Times New Roman"/>
        </w:rPr>
        <w:t xml:space="preserve"> </w:t>
      </w:r>
      <w:r w:rsidR="008355A9">
        <w:rPr>
          <w:rFonts w:cs="Times New Roman"/>
        </w:rPr>
        <w:t xml:space="preserve">a </w:t>
      </w:r>
      <w:r w:rsidR="001B3949" w:rsidRPr="00D52940">
        <w:rPr>
          <w:rFonts w:cs="Times New Roman"/>
        </w:rPr>
        <w:t xml:space="preserve">gestation less than 17 weeks based on last menstrual period </w:t>
      </w:r>
      <w:r w:rsidR="008355A9">
        <w:rPr>
          <w:rFonts w:cs="Times New Roman"/>
        </w:rPr>
        <w:t xml:space="preserve"> and had </w:t>
      </w:r>
      <w:r w:rsidR="008355A9" w:rsidRPr="008355A9">
        <w:rPr>
          <w:rFonts w:cs="Times New Roman"/>
        </w:rPr>
        <w:t>25(OH)D between 25 and 100nmol/l and serum calcium&lt;2.75mmol/l</w:t>
      </w:r>
      <w:r w:rsidR="001B3949" w:rsidRPr="00D52940">
        <w:rPr>
          <w:rFonts w:cs="Times New Roman"/>
        </w:rPr>
        <w:t xml:space="preserve">.  Women with known metabolic bone disease, renal stones, hyperparathyroidism or hypercalciuria, those taking medication known to interfere with fetal growth, </w:t>
      </w:r>
      <w:r w:rsidR="00222F70">
        <w:rPr>
          <w:rFonts w:cs="Times New Roman"/>
        </w:rPr>
        <w:t xml:space="preserve">with </w:t>
      </w:r>
      <w:r w:rsidR="001B3949" w:rsidRPr="00D52940">
        <w:rPr>
          <w:rFonts w:cs="Times New Roman"/>
        </w:rPr>
        <w:t xml:space="preserve">fetal anomalies on ultrasonography </w:t>
      </w:r>
      <w:r w:rsidR="004B08BE" w:rsidRPr="004B08BE">
        <w:rPr>
          <w:rFonts w:cs="Times New Roman"/>
        </w:rPr>
        <w:t xml:space="preserve">and those taking more than 400 IU/day vitamin D supplementation </w:t>
      </w:r>
      <w:r w:rsidR="001B3949" w:rsidRPr="00D52940">
        <w:rPr>
          <w:rFonts w:cs="Times New Roman"/>
        </w:rPr>
        <w:t>were excluded</w:t>
      </w:r>
      <w:r w:rsidR="00C849EE" w:rsidRPr="00D52940">
        <w:rPr>
          <w:rFonts w:cs="Times New Roman"/>
        </w:rPr>
        <w:t>.</w:t>
      </w:r>
      <w:r w:rsidR="001B3949" w:rsidRPr="00D52940">
        <w:rPr>
          <w:rFonts w:cs="Times New Roman"/>
        </w:rPr>
        <w:t xml:space="preserve"> </w:t>
      </w:r>
      <w:r w:rsidR="008355A9">
        <w:rPr>
          <w:rFonts w:cs="Times New Roman"/>
        </w:rPr>
        <w:t>Eligible w</w:t>
      </w:r>
      <w:r w:rsidR="001B3949" w:rsidRPr="00D52940">
        <w:rPr>
          <w:rFonts w:cs="Times New Roman"/>
        </w:rPr>
        <w:t xml:space="preserve">omen </w:t>
      </w:r>
      <w:r w:rsidR="002B0852">
        <w:rPr>
          <w:rFonts w:cs="Times New Roman"/>
        </w:rPr>
        <w:t xml:space="preserve">were recruited and </w:t>
      </w:r>
      <w:r w:rsidR="009A6351" w:rsidRPr="009A6351">
        <w:rPr>
          <w:rFonts w:cs="Times New Roman"/>
        </w:rPr>
        <w:t>randomised at 14 weeks’ gestation (or as soon as possible before 17 weeks’ gestation if recruited later) to either cholecalciferol 1000IU/day or matched placebo taken until delivery of the baby.</w:t>
      </w:r>
      <w:r w:rsidR="002B0852">
        <w:rPr>
          <w:rFonts w:cs="Times New Roman"/>
        </w:rPr>
        <w:t xml:space="preserve"> Recruitment to this sub-study began part-way through the trial. </w:t>
      </w:r>
      <w:r w:rsidR="008355A9">
        <w:rPr>
          <w:rFonts w:cs="Times New Roman"/>
        </w:rPr>
        <w:t>A further sub-sample of w</w:t>
      </w:r>
      <w:r w:rsidR="00706039">
        <w:rPr>
          <w:rFonts w:cs="Times New Roman"/>
        </w:rPr>
        <w:t xml:space="preserve">omen who had taken part in </w:t>
      </w:r>
      <w:r w:rsidR="008355A9">
        <w:rPr>
          <w:rFonts w:cs="Times New Roman"/>
        </w:rPr>
        <w:t>the trial</w:t>
      </w:r>
      <w:r w:rsidR="00706039">
        <w:rPr>
          <w:rFonts w:cs="Times New Roman"/>
        </w:rPr>
        <w:t xml:space="preserve"> were written to asking</w:t>
      </w:r>
      <w:r w:rsidR="00286018">
        <w:rPr>
          <w:rFonts w:cs="Times New Roman"/>
        </w:rPr>
        <w:t xml:space="preserve"> if they were prepared </w:t>
      </w:r>
      <w:r w:rsidR="008355A9">
        <w:rPr>
          <w:rFonts w:cs="Times New Roman"/>
        </w:rPr>
        <w:t>to be</w:t>
      </w:r>
      <w:r w:rsidR="002B0852">
        <w:rPr>
          <w:rFonts w:cs="Times New Roman"/>
        </w:rPr>
        <w:t xml:space="preserve"> </w:t>
      </w:r>
      <w:r w:rsidR="00286018">
        <w:rPr>
          <w:rFonts w:cs="Times New Roman"/>
        </w:rPr>
        <w:t>interview</w:t>
      </w:r>
      <w:r w:rsidR="008355A9">
        <w:rPr>
          <w:rFonts w:cs="Times New Roman"/>
        </w:rPr>
        <w:t xml:space="preserve">ed about their experience of taking part in the trial </w:t>
      </w:r>
      <w:r w:rsidR="00286018">
        <w:rPr>
          <w:rFonts w:cs="Times New Roman"/>
        </w:rPr>
        <w:t>. T</w:t>
      </w:r>
      <w:r w:rsidR="00BD449B">
        <w:rPr>
          <w:rFonts w:cs="Times New Roman"/>
        </w:rPr>
        <w:t xml:space="preserve">he number of interviews </w:t>
      </w:r>
      <w:r w:rsidR="00286018">
        <w:rPr>
          <w:rFonts w:cs="Times New Roman"/>
        </w:rPr>
        <w:t>was</w:t>
      </w:r>
      <w:r w:rsidR="00BD449B">
        <w:rPr>
          <w:rFonts w:cs="Times New Roman"/>
        </w:rPr>
        <w:t xml:space="preserve"> determined by the point at which saturation of topics was reached.</w:t>
      </w:r>
      <w:r w:rsidR="00E62012">
        <w:rPr>
          <w:rFonts w:cs="Times New Roman"/>
        </w:rPr>
        <w:t xml:space="preserve"> </w:t>
      </w:r>
    </w:p>
    <w:p w14:paraId="49FCA17F" w14:textId="77777777" w:rsidR="001B3949" w:rsidRPr="00D52940" w:rsidRDefault="00C849EE" w:rsidP="001B3949">
      <w:pPr>
        <w:spacing w:after="120" w:line="480" w:lineRule="auto"/>
        <w:rPr>
          <w:rFonts w:cs="Times New Roman"/>
          <w:i/>
        </w:rPr>
      </w:pPr>
      <w:r w:rsidRPr="00D52940">
        <w:rPr>
          <w:rFonts w:cs="Times New Roman"/>
          <w:i/>
        </w:rPr>
        <w:t>Measures</w:t>
      </w:r>
    </w:p>
    <w:p w14:paraId="7BCC68A3" w14:textId="016441D0" w:rsidR="00C849EE" w:rsidRPr="00D52940" w:rsidRDefault="001B3949" w:rsidP="001B3949">
      <w:pPr>
        <w:spacing w:after="120" w:line="480" w:lineRule="auto"/>
        <w:rPr>
          <w:rFonts w:cs="Times New Roman"/>
        </w:rPr>
      </w:pPr>
      <w:r w:rsidRPr="00D52940">
        <w:rPr>
          <w:rFonts w:cs="Times New Roman"/>
          <w:i/>
        </w:rPr>
        <w:t>Biochemical:</w:t>
      </w:r>
      <w:r w:rsidRPr="00D52940">
        <w:rPr>
          <w:rFonts w:cs="Times New Roman"/>
        </w:rPr>
        <w:t xml:space="preserve"> Reference blood samples were collected from the mother at 14 and 34 weeks’ gestation, and stored at -80°C after processing. Measurement of plasma 25(OH)</w:t>
      </w:r>
      <w:r w:rsidR="006C4987">
        <w:rPr>
          <w:rFonts w:cs="Times New Roman"/>
        </w:rPr>
        <w:t>-</w:t>
      </w:r>
      <w:r w:rsidRPr="00D52940">
        <w:rPr>
          <w:rFonts w:cs="Times New Roman"/>
        </w:rPr>
        <w:t>D</w:t>
      </w:r>
      <w:r w:rsidR="009966CD">
        <w:rPr>
          <w:rFonts w:cs="Times New Roman"/>
        </w:rPr>
        <w:t xml:space="preserve"> </w:t>
      </w:r>
      <w:r w:rsidRPr="00D52940">
        <w:rPr>
          <w:rFonts w:cs="Times New Roman"/>
        </w:rPr>
        <w:t>(Liaison RIA automated platf</w:t>
      </w:r>
      <w:r w:rsidR="00B34408" w:rsidRPr="00D52940">
        <w:rPr>
          <w:rFonts w:cs="Times New Roman"/>
        </w:rPr>
        <w:t xml:space="preserve">orm, Diasorin, Minnesota, USA) </w:t>
      </w:r>
      <w:r w:rsidRPr="00D52940">
        <w:rPr>
          <w:rFonts w:cs="Times New Roman"/>
        </w:rPr>
        <w:t xml:space="preserve">was undertaken centrally (MRC Human Nutrition Research, Cambridge, UK) in a single batch at the end of the study. </w:t>
      </w:r>
    </w:p>
    <w:p w14:paraId="6BD73DCF" w14:textId="5C2B61FF" w:rsidR="00AC4BEF" w:rsidRDefault="00C849EE" w:rsidP="00AC7830">
      <w:pPr>
        <w:autoSpaceDE w:val="0"/>
        <w:autoSpaceDN w:val="0"/>
        <w:adjustRightInd w:val="0"/>
        <w:spacing w:line="480" w:lineRule="auto"/>
        <w:rPr>
          <w:rFonts w:cs="Arial"/>
        </w:rPr>
      </w:pPr>
      <w:r w:rsidRPr="00D52940">
        <w:rPr>
          <w:rFonts w:cs="Times New Roman"/>
          <w:i/>
        </w:rPr>
        <w:t>Questionnaires:</w:t>
      </w:r>
      <w:r w:rsidR="008356ED" w:rsidRPr="00D52940">
        <w:rPr>
          <w:rFonts w:cs="Times New Roman"/>
          <w:color w:val="000000" w:themeColor="text1"/>
        </w:rPr>
        <w:t xml:space="preserve"> W</w:t>
      </w:r>
      <w:r w:rsidR="001167BF" w:rsidRPr="00D52940">
        <w:rPr>
          <w:rFonts w:cs="Times New Roman"/>
          <w:color w:val="000000" w:themeColor="text1"/>
        </w:rPr>
        <w:t xml:space="preserve">omen </w:t>
      </w:r>
      <w:r w:rsidR="0074118B">
        <w:rPr>
          <w:rFonts w:cs="Times New Roman"/>
          <w:color w:val="000000" w:themeColor="text1"/>
        </w:rPr>
        <w:t>self-</w:t>
      </w:r>
      <w:r w:rsidR="001167BF" w:rsidRPr="00D52940">
        <w:rPr>
          <w:rFonts w:cs="Times New Roman"/>
          <w:color w:val="000000" w:themeColor="text1"/>
        </w:rPr>
        <w:t>completed Schwar</w:t>
      </w:r>
      <w:r w:rsidR="008356ED" w:rsidRPr="00D52940">
        <w:rPr>
          <w:rFonts w:cs="Times New Roman"/>
          <w:color w:val="000000" w:themeColor="text1"/>
        </w:rPr>
        <w:t xml:space="preserve">zer’s General Self-Efficacy Scale at 14 and 34 weeks of pregnancy. </w:t>
      </w:r>
      <w:r w:rsidR="0037295E" w:rsidRPr="00D52940">
        <w:rPr>
          <w:rFonts w:cs="AdvP4DF60E"/>
          <w:color w:val="000000"/>
        </w:rPr>
        <w:t xml:space="preserve">The General Self-efficacy Scale </w:t>
      </w:r>
      <w:r w:rsidR="003E6429" w:rsidRPr="00D52940">
        <w:rPr>
          <w:rFonts w:cs="AdvP4DF60E"/>
          <w:color w:val="000000"/>
        </w:rPr>
        <w:t xml:space="preserve">used was a shortened, 5-item scale derived from the </w:t>
      </w:r>
      <w:r w:rsidR="003E6429" w:rsidRPr="00D52940">
        <w:rPr>
          <w:rFonts w:cs="AdvP4DF60E"/>
          <w:color w:val="000000"/>
        </w:rPr>
        <w:lastRenderedPageBreak/>
        <w:t>original</w:t>
      </w:r>
      <w:r w:rsidR="0037295E" w:rsidRPr="00D52940">
        <w:rPr>
          <w:rFonts w:cs="AdvP4DF60E"/>
          <w:color w:val="000000"/>
        </w:rPr>
        <w:t xml:space="preserve"> 10-item scale</w:t>
      </w:r>
      <w:r w:rsidR="003E6429" w:rsidRPr="00D52940">
        <w:rPr>
          <w:rFonts w:cs="AdvP4DF60E"/>
          <w:color w:val="000000"/>
        </w:rPr>
        <w:t>, and measured</w:t>
      </w:r>
      <w:r w:rsidR="0037295E" w:rsidRPr="00D52940">
        <w:rPr>
          <w:rFonts w:cs="AdvP4DF60E"/>
          <w:color w:val="000000"/>
        </w:rPr>
        <w:t xml:space="preserve"> the general sense that one can perform novel or difficult tasks, or cope with adversity in various </w:t>
      </w:r>
      <w:r w:rsidR="001167BF" w:rsidRPr="00D52940">
        <w:rPr>
          <w:rFonts w:cs="AdvP4DF60E"/>
          <w:color w:val="000000"/>
        </w:rPr>
        <w:t>domains of human functioning</w:t>
      </w:r>
      <w:r w:rsidR="003E6429" w:rsidRPr="00D52940">
        <w:rPr>
          <w:rFonts w:cs="AdvP4DF60E"/>
          <w:color w:val="000000"/>
        </w:rPr>
        <w:t xml:space="preserve">. </w:t>
      </w:r>
      <w:r w:rsidR="00825C8F" w:rsidRPr="00D52940">
        <w:rPr>
          <w:rFonts w:cs="AdvP4DF60E"/>
          <w:color w:val="000000"/>
        </w:rPr>
        <w:fldChar w:fldCharType="begin"/>
      </w:r>
      <w:r w:rsidR="006C23F6">
        <w:rPr>
          <w:rFonts w:cs="AdvP4DF60E"/>
          <w:color w:val="000000"/>
        </w:rPr>
        <w:instrText xml:space="preserve"> ADDIN EN.CITE &lt;EndNote&gt;&lt;Cite&gt;&lt;Author&gt;Schwarzer&lt;/Author&gt;&lt;Year&gt;1995&lt;/Year&gt;&lt;RecNum&gt;1029&lt;/RecNum&gt;&lt;DisplayText&gt;[17]&lt;/DisplayText&gt;&lt;record&gt;&lt;rec-number&gt;1029&lt;/rec-number&gt;&lt;foreign-keys&gt;&lt;key app="EN" db-id="rdrz9tzwn9af0revszlp5fzd9wwzdzpap0a5" timestamp="0"&gt;1029&lt;/key&gt;&lt;/foreign-keys&gt;&lt;ref-type name="Book Section"&gt;5&lt;/ref-type&gt;&lt;contributors&gt;&lt;authors&gt;&lt;author&gt;Schwarzer,R.&lt;/author&gt;&lt;author&gt;Jerusalem,M.&lt;/author&gt;&lt;/authors&gt;&lt;secondary-authors&gt;&lt;author&gt;Weinman,J.&lt;/author&gt;&lt;author&gt;Wright,S.&lt;/author&gt;&lt;author&gt;Johnston,M.&lt;/author&gt;&lt;/secondary-authors&gt;&lt;/contributors&gt;&lt;titles&gt;&lt;title&gt;Generalized Self-Efficacy Scale : .&lt;/title&gt;&lt;secondary-title&gt;Measures in health psychology: A user&amp;apos;s portfolio. Causal and control beliefs&lt;/secondary-title&gt;&lt;/titles&gt;&lt;pages&gt;35-37&lt;/pages&gt;&lt;reprint-edition&gt;Not in File&lt;/reprint-edition&gt;&lt;keywords&gt;&lt;keyword&gt;methods&lt;/keyword&gt;&lt;keyword&gt;psychology&lt;/keyword&gt;&lt;keyword&gt;health&lt;/keyword&gt;&lt;keyword&gt;control&lt;/keyword&gt;&lt;keyword&gt;self-efficacy&lt;/keyword&gt;&lt;/keywords&gt;&lt;dates&gt;&lt;year&gt;1995&lt;/year&gt;&lt;pub-dates&gt;&lt;date&gt;1995&lt;/date&gt;&lt;/pub-dates&gt;&lt;/dates&gt;&lt;pub-location&gt;Windsor, UK&lt;/pub-location&gt;&lt;publisher&gt;NFER-Nelson&lt;/publisher&gt;&lt;label&gt;2651&lt;/label&gt;&lt;urls&gt;&lt;related-urls&gt;&lt;url&gt;&lt;style face="underline" font="default" size="100%"&gt;http://userpage.fu-berlin.de/~health/engscal.htm&lt;/style&gt;&lt;/url&gt;&lt;/related-urls&gt;&lt;/urls&gt;&lt;/record&gt;&lt;/Cite&gt;&lt;/EndNote&gt;</w:instrText>
      </w:r>
      <w:r w:rsidR="00825C8F" w:rsidRPr="00D52940">
        <w:rPr>
          <w:rFonts w:cs="AdvP4DF60E"/>
          <w:color w:val="000000"/>
        </w:rPr>
        <w:fldChar w:fldCharType="separate"/>
      </w:r>
      <w:r w:rsidR="006C23F6">
        <w:rPr>
          <w:rFonts w:cs="AdvP4DF60E"/>
          <w:noProof/>
          <w:color w:val="000000"/>
        </w:rPr>
        <w:t>[17]</w:t>
      </w:r>
      <w:r w:rsidR="00825C8F" w:rsidRPr="00D52940">
        <w:rPr>
          <w:rFonts w:cs="AdvP4DF60E"/>
          <w:color w:val="000000"/>
        </w:rPr>
        <w:fldChar w:fldCharType="end"/>
      </w:r>
      <w:r w:rsidR="003E6429" w:rsidRPr="00D52940">
        <w:rPr>
          <w:rFonts w:cs="AdvP4DF60E"/>
          <w:color w:val="000000"/>
        </w:rPr>
        <w:t xml:space="preserve"> This shortened version has been used in previous studies of </w:t>
      </w:r>
      <w:r w:rsidR="0074118B">
        <w:rPr>
          <w:rFonts w:cs="AdvP4DF60E"/>
          <w:color w:val="000000"/>
        </w:rPr>
        <w:t>women of child-bearing age in the UK</w:t>
      </w:r>
      <w:r w:rsidR="003E6429" w:rsidRPr="00D52940">
        <w:rPr>
          <w:rFonts w:cs="AdvP4DF60E"/>
          <w:color w:val="000000"/>
        </w:rPr>
        <w:t xml:space="preserve">, has internal consistency </w:t>
      </w:r>
      <w:r w:rsidR="0037295E" w:rsidRPr="00D52940">
        <w:rPr>
          <w:rFonts w:cs="AdvP4DF60E"/>
          <w:color w:val="000000"/>
        </w:rPr>
        <w:t>(Cronbach’s alpha statistic = 0.85)</w:t>
      </w:r>
      <w:r w:rsidR="00B34408" w:rsidRPr="00D52940">
        <w:rPr>
          <w:rFonts w:cs="AdvP4DF60E"/>
          <w:color w:val="000000"/>
        </w:rPr>
        <w:t>, and has been shown to predict quality of diet</w:t>
      </w:r>
      <w:r w:rsidR="0037295E" w:rsidRPr="00D52940">
        <w:rPr>
          <w:rFonts w:cs="AdvP4DF60E"/>
          <w:color w:val="000000"/>
        </w:rPr>
        <w:t>.</w:t>
      </w:r>
      <w:r w:rsidR="00825C8F" w:rsidRPr="00D52940">
        <w:rPr>
          <w:rFonts w:cs="AdvP4DF60E"/>
          <w:color w:val="000000"/>
        </w:rPr>
        <w:fldChar w:fldCharType="begin"/>
      </w:r>
      <w:r w:rsidR="006C23F6">
        <w:rPr>
          <w:rFonts w:cs="AdvP4DF60E"/>
          <w:color w:val="000000"/>
        </w:rPr>
        <w:instrText xml:space="preserve"> ADDIN EN.CITE &lt;EndNote&gt;&lt;Cite&gt;&lt;Author&gt;Lawrence&lt;/Author&gt;&lt;Year&gt;2011&lt;/Year&gt;&lt;RecNum&gt;1223&lt;/RecNum&gt;&lt;DisplayText&gt;[18]&lt;/DisplayText&gt;&lt;record&gt;&lt;rec-number&gt;1223&lt;/rec-number&gt;&lt;foreign-keys&gt;&lt;key app="EN" db-id="rdrz9tzwn9af0revszlp5fzd9wwzdzpap0a5" timestamp="0"&gt;1223&lt;/key&gt;&lt;/foreign-keys&gt;&lt;ref-type name="Journal Article"&gt;17&lt;/ref-type&gt;&lt;contributors&gt;&lt;authors&gt;&lt;author&gt;Lawrence,W.&lt;/author&gt;&lt;author&gt;Schlotz,W.&lt;/author&gt;&lt;author&gt;Crozier,S.&lt;/author&gt;&lt;author&gt;Skinner,T.C.&lt;/author&gt;&lt;author&gt;Haslam,C.&lt;/author&gt;&lt;author&gt;Robinson,S.&lt;/author&gt;&lt;author&gt;Inskip,H.&lt;/author&gt;&lt;author&gt;Cooper,C.&lt;/author&gt;&lt;author&gt;Barker,M.&lt;/author&gt;&lt;/authors&gt;&lt;/contributors&gt;&lt;titles&gt;&lt;title&gt;Specific psychological variables predict quality of diet in women of lower, but not higher, educational attainment.&lt;/title&gt;&lt;secondary-title&gt;Appetite&lt;/secondary-title&gt;&lt;/titles&gt;&lt;periodical&gt;&lt;full-title&gt;Appetite&lt;/full-title&gt;&lt;/periodical&gt;&lt;pages&gt;46-52&lt;/pages&gt;&lt;volume&gt;56&lt;/volume&gt;&lt;reprint-edition&gt;In File&lt;/reprint-edition&gt;&lt;keywords&gt;&lt;keyword&gt;control&lt;/keyword&gt;&lt;keyword&gt;diet&lt;/keyword&gt;&lt;keyword&gt;education&lt;/keyword&gt;&lt;keyword&gt;psychological theories&lt;/keyword&gt;&lt;keyword&gt;self-efficacy&lt;/keyword&gt;&lt;keyword&gt;women&lt;/keyword&gt;&lt;/keywords&gt;&lt;dates&gt;&lt;year&gt;2011&lt;/year&gt;&lt;pub-dates&gt;&lt;date&gt;2011&lt;/date&gt;&lt;/pub-dates&gt;&lt;/dates&gt;&lt;label&gt;2854&lt;/label&gt;&lt;urls&gt;&lt;related-urls&gt;&lt;url&gt;http://ac.els-cdn.com/S0195666310005362/1-s2.0-S0195666310005362-main.pdf?_tid=8f00608c-6c04-11e4-b7ce-00000aacb362&amp;amp;acdnat=1415972936_661de8d0f9fde908c4cf77bfce40e336&lt;/url&gt;&lt;/related-urls&gt;&lt;/urls&gt;&lt;/record&gt;&lt;/Cite&gt;&lt;/EndNote&gt;</w:instrText>
      </w:r>
      <w:r w:rsidR="00825C8F" w:rsidRPr="00D52940">
        <w:rPr>
          <w:rFonts w:cs="AdvP4DF60E"/>
          <w:color w:val="000000"/>
        </w:rPr>
        <w:fldChar w:fldCharType="separate"/>
      </w:r>
      <w:r w:rsidR="006C23F6">
        <w:rPr>
          <w:rFonts w:cs="AdvP4DF60E"/>
          <w:noProof/>
          <w:color w:val="000000"/>
        </w:rPr>
        <w:t>[18]</w:t>
      </w:r>
      <w:r w:rsidR="00825C8F" w:rsidRPr="00D52940">
        <w:rPr>
          <w:rFonts w:cs="AdvP4DF60E"/>
          <w:color w:val="000000"/>
        </w:rPr>
        <w:fldChar w:fldCharType="end"/>
      </w:r>
      <w:r w:rsidR="003E6429" w:rsidRPr="00D52940">
        <w:rPr>
          <w:rFonts w:cs="AdvP4DF60E"/>
          <w:color w:val="000000"/>
        </w:rPr>
        <w:t xml:space="preserve"> </w:t>
      </w:r>
      <w:r w:rsidR="009A6351">
        <w:rPr>
          <w:rFonts w:cs="AdvP4DF60E"/>
          <w:color w:val="000000"/>
        </w:rPr>
        <w:t>Ex</w:t>
      </w:r>
      <w:r w:rsidR="00E47FBA" w:rsidRPr="00D52940">
        <w:rPr>
          <w:rFonts w:cs="AdvP4DF60E"/>
          <w:color w:val="000000"/>
        </w:rPr>
        <w:t>ample items are</w:t>
      </w:r>
      <w:r w:rsidR="0074118B">
        <w:rPr>
          <w:rFonts w:cs="AdvP4DF60E"/>
          <w:color w:val="000000"/>
        </w:rPr>
        <w:t xml:space="preserve"> </w:t>
      </w:r>
      <w:r w:rsidR="00F30D67" w:rsidRPr="00D52940">
        <w:rPr>
          <w:rFonts w:cs="AdvP4DF60E"/>
          <w:color w:val="000000"/>
        </w:rPr>
        <w:t>‘</w:t>
      </w:r>
      <w:r w:rsidR="00F30D67" w:rsidRPr="00D52940">
        <w:rPr>
          <w:rFonts w:eastAsia="Calibri" w:cs="Arial"/>
        </w:rPr>
        <w:t>I can always manage to solve difficult problems if I try hard enough’ and ‘I am calm when things are difficult because I know I can cope’.</w:t>
      </w:r>
      <w:r w:rsidR="0074118B">
        <w:rPr>
          <w:rFonts w:eastAsia="Calibri" w:cs="Arial"/>
        </w:rPr>
        <w:t xml:space="preserve"> Women were asked to indicate on a 4-point scale</w:t>
      </w:r>
      <w:r w:rsidR="0074118B" w:rsidRPr="0074118B">
        <w:t xml:space="preserve"> </w:t>
      </w:r>
      <w:r w:rsidR="0074118B">
        <w:t>how much they agreed with each item. Responses were coded from 1 (strongly disagree) to 4 (strongly agree) and summed to give an overall score. A higher score indicated higher levels of self-efficacy</w:t>
      </w:r>
      <w:r w:rsidR="008355A9">
        <w:t xml:space="preserve">, with a range of possible scores from </w:t>
      </w:r>
      <w:r w:rsidR="00A40F7A">
        <w:t>5</w:t>
      </w:r>
      <w:r w:rsidR="00E06C70">
        <w:t xml:space="preserve"> to</w:t>
      </w:r>
      <w:r w:rsidR="00A40F7A">
        <w:t xml:space="preserve"> 20</w:t>
      </w:r>
      <w:r w:rsidR="0074118B">
        <w:t>.</w:t>
      </w:r>
      <w:r w:rsidR="0074118B">
        <w:rPr>
          <w:rFonts w:eastAsia="Calibri" w:cs="Arial"/>
        </w:rPr>
        <w:t xml:space="preserve"> </w:t>
      </w:r>
      <w:r w:rsidR="00F30D67" w:rsidRPr="00D52940">
        <w:rPr>
          <w:rFonts w:cs="AdvP4DF60E"/>
          <w:color w:val="000000"/>
        </w:rPr>
        <w:t xml:space="preserve"> </w:t>
      </w:r>
      <w:r w:rsidR="003E6429" w:rsidRPr="00D52940">
        <w:rPr>
          <w:rFonts w:cs="AdvP4DF60E"/>
          <w:color w:val="000000"/>
        </w:rPr>
        <w:t xml:space="preserve">At 34 weeks of pregnancy, women also completed </w:t>
      </w:r>
      <w:r w:rsidR="008356ED" w:rsidRPr="00D52940">
        <w:rPr>
          <w:rFonts w:cs="Times New Roman"/>
          <w:color w:val="000000" w:themeColor="text1"/>
        </w:rPr>
        <w:t xml:space="preserve">a modified version of </w:t>
      </w:r>
      <w:r w:rsidR="00154FA9">
        <w:rPr>
          <w:rFonts w:cs="Times New Roman"/>
          <w:color w:val="000000" w:themeColor="text1"/>
        </w:rPr>
        <w:t xml:space="preserve">the </w:t>
      </w:r>
      <w:r w:rsidR="008356ED" w:rsidRPr="00D52940">
        <w:rPr>
          <w:rFonts w:cs="Times New Roman"/>
          <w:color w:val="000000" w:themeColor="text1"/>
        </w:rPr>
        <w:t xml:space="preserve">Problematic Experiences of </w:t>
      </w:r>
      <w:r w:rsidR="003E6429" w:rsidRPr="00D52940">
        <w:rPr>
          <w:rFonts w:cs="Times New Roman"/>
          <w:color w:val="000000" w:themeColor="text1"/>
        </w:rPr>
        <w:t>Therapy Scale (PETS)</w:t>
      </w:r>
      <w:r w:rsidR="008356ED" w:rsidRPr="00D52940">
        <w:rPr>
          <w:rFonts w:cs="Times New Roman"/>
          <w:color w:val="000000" w:themeColor="text1"/>
        </w:rPr>
        <w:t>.</w:t>
      </w:r>
      <w:r w:rsidR="00825C8F" w:rsidRPr="00D52940">
        <w:rPr>
          <w:rFonts w:cs="Times New Roman"/>
          <w:color w:val="000000" w:themeColor="text1"/>
        </w:rPr>
        <w:fldChar w:fldCharType="begin"/>
      </w:r>
      <w:r w:rsidR="006C23F6">
        <w:rPr>
          <w:rFonts w:cs="Times New Roman"/>
          <w:color w:val="000000" w:themeColor="text1"/>
        </w:rPr>
        <w:instrText xml:space="preserve"> ADDIN EN.CITE &lt;EndNote&gt;&lt;Cite&gt;&lt;Author&gt;Kirby&lt;/Author&gt;&lt;Year&gt;2014&lt;/Year&gt;&lt;RecNum&gt;2124&lt;/RecNum&gt;&lt;DisplayText&gt;[19]&lt;/DisplayText&gt;&lt;record&gt;&lt;rec-number&gt;2124&lt;/rec-number&gt;&lt;foreign-keys&gt;&lt;key app="EN" db-id="rdrz9tzwn9af0revszlp5fzd9wwzdzpap0a5" timestamp="1437993502"&gt;2124&lt;/key&gt;&lt;/foreign-keys&gt;&lt;ref-type name="Journal Article"&gt;17&lt;/ref-type&gt;&lt;contributors&gt;&lt;authors&gt;&lt;author&gt;Kirby, S.&lt;/author&gt;&lt;author&gt;Donovan-Hall, M.&lt;/author&gt;&lt;author&gt;Yardley, L.&lt;/author&gt;&lt;/authors&gt;&lt;/contributors&gt;&lt;auth-address&gt;Academic Unit of Psychology, University of Southampton , Southampton , UK and.&lt;/auth-address&gt;&lt;titles&gt;&lt;title&gt;Measuring barriers to adherence: validation of the Problematic Experiences of Therapy Scale&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1924-9&lt;/pages&gt;&lt;volume&gt;36&lt;/volume&gt;&lt;number&gt;22&lt;/number&gt;&lt;edition&gt;2014/01/15&lt;/edition&gt;&lt;keywords&gt;&lt;keyword&gt;Dizziness/*rehabilitation&lt;/keyword&gt;&lt;keyword&gt;Humans&lt;/keyword&gt;&lt;keyword&gt;*Patient Compliance&lt;/keyword&gt;&lt;keyword&gt;Principal Component Analysis&lt;/keyword&gt;&lt;keyword&gt;Psychometrics&lt;/keyword&gt;&lt;keyword&gt;*Questionnaires&lt;/keyword&gt;&lt;keyword&gt;Compliance&lt;/keyword&gt;&lt;keyword&gt;exercise&lt;/keyword&gt;&lt;keyword&gt;problematic experiences of therapy scale&lt;/keyword&gt;&lt;keyword&gt;reliability&lt;/keyword&gt;&lt;keyword&gt;validity&lt;/keyword&gt;&lt;/keywords&gt;&lt;dates&gt;&lt;year&gt;2014&lt;/year&gt;&lt;/dates&gt;&lt;isbn&gt;0963-8288&lt;/isbn&gt;&lt;accession-num&gt;24410171&lt;/accession-num&gt;&lt;urls&gt;&lt;/urls&gt;&lt;electronic-resource-num&gt;10.3109/09638288.2013.876106&lt;/electronic-resource-num&gt;&lt;remote-database-provider&gt;NLM&lt;/remote-database-provider&gt;&lt;language&gt;eng&lt;/language&gt;&lt;/record&gt;&lt;/Cite&gt;&lt;/EndNote&gt;</w:instrText>
      </w:r>
      <w:r w:rsidR="00825C8F" w:rsidRPr="00D52940">
        <w:rPr>
          <w:rFonts w:cs="Times New Roman"/>
          <w:color w:val="000000" w:themeColor="text1"/>
        </w:rPr>
        <w:fldChar w:fldCharType="separate"/>
      </w:r>
      <w:r w:rsidR="006C23F6">
        <w:rPr>
          <w:rFonts w:cs="Times New Roman"/>
          <w:noProof/>
          <w:color w:val="000000" w:themeColor="text1"/>
        </w:rPr>
        <w:t>[19]</w:t>
      </w:r>
      <w:r w:rsidR="00825C8F" w:rsidRPr="00D52940">
        <w:rPr>
          <w:rFonts w:cs="Times New Roman"/>
          <w:color w:val="000000" w:themeColor="text1"/>
        </w:rPr>
        <w:fldChar w:fldCharType="end"/>
      </w:r>
      <w:r w:rsidR="003E6429" w:rsidRPr="00D52940">
        <w:rPr>
          <w:rFonts w:cs="Times New Roman"/>
          <w:color w:val="000000" w:themeColor="text1"/>
        </w:rPr>
        <w:t xml:space="preserve"> This scale is </w:t>
      </w:r>
      <w:r w:rsidR="003E6429" w:rsidRPr="00D52940">
        <w:rPr>
          <w:rFonts w:cs="Segoe UI"/>
        </w:rPr>
        <w:t>a brief self-report measure that assesses the extent to which respondents perceive that they have been prevented from</w:t>
      </w:r>
      <w:r w:rsidR="00B34408" w:rsidRPr="00D52940">
        <w:rPr>
          <w:rFonts w:cs="Segoe UI"/>
        </w:rPr>
        <w:t xml:space="preserve"> carrying out an intervention for</w:t>
      </w:r>
      <w:r w:rsidR="003E6429" w:rsidRPr="00D52940">
        <w:rPr>
          <w:rFonts w:cs="Segoe UI"/>
        </w:rPr>
        <w:t xml:space="preserve"> common and plausible reasons.</w:t>
      </w:r>
      <w:r w:rsidR="00B34408" w:rsidRPr="00D52940">
        <w:rPr>
          <w:rFonts w:cs="Times New Roman"/>
          <w:color w:val="000000" w:themeColor="text1"/>
        </w:rPr>
        <w:t xml:space="preserve"> Three</w:t>
      </w:r>
      <w:r w:rsidR="003E6429" w:rsidRPr="00D52940">
        <w:rPr>
          <w:rFonts w:cs="Times New Roman"/>
          <w:color w:val="000000" w:themeColor="text1"/>
        </w:rPr>
        <w:t xml:space="preserve"> of the four sub</w:t>
      </w:r>
      <w:r w:rsidR="00154FA9">
        <w:rPr>
          <w:rFonts w:cs="Times New Roman"/>
          <w:color w:val="000000" w:themeColor="text1"/>
        </w:rPr>
        <w:t>-</w:t>
      </w:r>
      <w:r w:rsidR="003E6429" w:rsidRPr="00D52940">
        <w:rPr>
          <w:rFonts w:cs="Times New Roman"/>
          <w:color w:val="000000" w:themeColor="text1"/>
        </w:rPr>
        <w:t>scales of this assessment</w:t>
      </w:r>
      <w:r w:rsidR="00B34408" w:rsidRPr="00D52940">
        <w:rPr>
          <w:rFonts w:cs="Times New Roman"/>
          <w:color w:val="000000" w:themeColor="text1"/>
        </w:rPr>
        <w:t xml:space="preserve"> were used and adapted to address issues women may have had taking the trial medication. </w:t>
      </w:r>
      <w:r w:rsidR="009A6351">
        <w:rPr>
          <w:rFonts w:cs="Times New Roman"/>
          <w:color w:val="000000" w:themeColor="text1"/>
        </w:rPr>
        <w:t>Ex</w:t>
      </w:r>
      <w:r w:rsidR="00E47FBA" w:rsidRPr="00D52940">
        <w:rPr>
          <w:rFonts w:cs="Times New Roman"/>
          <w:color w:val="000000" w:themeColor="text1"/>
        </w:rPr>
        <w:t xml:space="preserve">ample </w:t>
      </w:r>
      <w:r w:rsidR="00154FA9">
        <w:rPr>
          <w:rFonts w:cs="Times New Roman"/>
          <w:color w:val="000000" w:themeColor="text1"/>
        </w:rPr>
        <w:t xml:space="preserve">scale </w:t>
      </w:r>
      <w:r w:rsidR="00E47FBA" w:rsidRPr="00D52940">
        <w:rPr>
          <w:rFonts w:cs="Times New Roman"/>
          <w:color w:val="000000" w:themeColor="text1"/>
        </w:rPr>
        <w:t xml:space="preserve">items used in this study are </w:t>
      </w:r>
      <w:r w:rsidR="00540855" w:rsidRPr="00D52940">
        <w:rPr>
          <w:rFonts w:cs="Times New Roman"/>
          <w:color w:val="000000" w:themeColor="text1"/>
        </w:rPr>
        <w:t>‘</w:t>
      </w:r>
      <w:r w:rsidR="00F30D67" w:rsidRPr="00D52940">
        <w:rPr>
          <w:rFonts w:cs="Arial"/>
        </w:rPr>
        <w:t>I could not take my capsules because I was unsu</w:t>
      </w:r>
      <w:r w:rsidR="00540855" w:rsidRPr="00D52940">
        <w:rPr>
          <w:rFonts w:cs="Arial"/>
        </w:rPr>
        <w:t>re how to do it properly’ (uncertainty about medication sub-scale</w:t>
      </w:r>
      <w:r w:rsidR="00F30D67" w:rsidRPr="00D52940">
        <w:rPr>
          <w:rFonts w:cs="Arial"/>
        </w:rPr>
        <w:t>)</w:t>
      </w:r>
      <w:r w:rsidR="00BB26D8">
        <w:rPr>
          <w:rFonts w:cs="Arial"/>
        </w:rPr>
        <w:t>,</w:t>
      </w:r>
      <w:r w:rsidR="00540855" w:rsidRPr="00D52940">
        <w:rPr>
          <w:rFonts w:cs="Arial"/>
        </w:rPr>
        <w:t xml:space="preserve"> ‘I skipped taking my capsules because I was not sure if it was helping’ (doubts about medication sub-scale)</w:t>
      </w:r>
      <w:r w:rsidR="00BB26D8">
        <w:rPr>
          <w:rFonts w:cs="Arial"/>
        </w:rPr>
        <w:t>,</w:t>
      </w:r>
      <w:r w:rsidR="00540855" w:rsidRPr="00D52940">
        <w:rPr>
          <w:rFonts w:cs="Arial"/>
        </w:rPr>
        <w:t xml:space="preserve"> and ‘lack of time prevented me from taking my capsules’ (practical problems sub-scale). </w:t>
      </w:r>
      <w:r w:rsidR="009B3A36">
        <w:rPr>
          <w:rFonts w:cs="Arial"/>
        </w:rPr>
        <w:t>At the end of this</w:t>
      </w:r>
      <w:r w:rsidR="00E06C70">
        <w:rPr>
          <w:rFonts w:cs="Arial"/>
        </w:rPr>
        <w:t xml:space="preserve"> questionnaire</w:t>
      </w:r>
      <w:r w:rsidR="009B3A36">
        <w:rPr>
          <w:rFonts w:cs="Arial"/>
        </w:rPr>
        <w:t xml:space="preserve">, women were then asked </w:t>
      </w:r>
      <w:r w:rsidR="003C181A">
        <w:rPr>
          <w:rFonts w:cs="Arial"/>
        </w:rPr>
        <w:t xml:space="preserve">in an additional question </w:t>
      </w:r>
      <w:r w:rsidR="009B3A36">
        <w:rPr>
          <w:rFonts w:cs="Arial"/>
        </w:rPr>
        <w:t>how they had found taking the study medication and given space to write about their experiences.</w:t>
      </w:r>
    </w:p>
    <w:p w14:paraId="3B6B0D22" w14:textId="40589AF6" w:rsidR="00AC7830" w:rsidRDefault="006B3715" w:rsidP="00AC7830">
      <w:pPr>
        <w:autoSpaceDE w:val="0"/>
        <w:autoSpaceDN w:val="0"/>
        <w:adjustRightInd w:val="0"/>
        <w:spacing w:line="480" w:lineRule="auto"/>
        <w:rPr>
          <w:b/>
        </w:rPr>
      </w:pPr>
      <w:r>
        <w:rPr>
          <w:rFonts w:cs="Arial"/>
        </w:rPr>
        <w:t>At 14 weeks of pregnancy, w</w:t>
      </w:r>
      <w:r w:rsidR="00AC4BEF">
        <w:t>omen were asked about their age,</w:t>
      </w:r>
      <w:r w:rsidR="00AC4BEF" w:rsidRPr="00D52940">
        <w:t xml:space="preserve"> their</w:t>
      </w:r>
      <w:r w:rsidR="00AC4BEF">
        <w:t xml:space="preserve"> level of education</w:t>
      </w:r>
      <w:r w:rsidR="00AC4BEF" w:rsidRPr="00D52940">
        <w:t xml:space="preserve"> and amount of time spent outdoors</w:t>
      </w:r>
      <w:r w:rsidR="00AC4BEF">
        <w:t>, and their weights and heights were measured.</w:t>
      </w:r>
      <w:r w:rsidR="00452654">
        <w:fldChar w:fldCharType="begin"/>
      </w:r>
      <w:r w:rsidR="009966CD">
        <w:instrText xml:space="preserve"> ADDIN EN.CITE &lt;EndNote&gt;&lt;Cite&gt;&lt;Author&gt;Harvey&lt;/Author&gt;&lt;Year&gt;2012&lt;/Year&gt;&lt;RecNum&gt;6430&lt;/RecNum&gt;&lt;DisplayText&gt;[16]&lt;/DisplayText&gt;&lt;record&gt;&lt;rec-number&gt;6430&lt;/rec-number&gt;&lt;foreign-keys&gt;&lt;key app="EN" db-id="p0w2r505hvs222essdtvfrfxer9w0spesp9e"&gt;6430&lt;/key&gt;&lt;/foreign-keys&gt;&lt;ref-type name="Journal Article"&gt;17&lt;/ref-type&gt;&lt;contributors&gt;&lt;authors&gt;&lt;author&gt;Harvey, N. C.&lt;/author&gt;&lt;author&gt;Javaid, K.&lt;/author&gt;&lt;author&gt;Bishop, N.&lt;/author&gt;&lt;author&gt;Kennedy, S.&lt;/author&gt;&lt;author&gt;Papageorghiou, A. T.&lt;/author&gt;&lt;author&gt;Fraser, R.&lt;/author&gt;&lt;author&gt;Gandhi, S. V.&lt;/author&gt;&lt;author&gt;Schoenmakers, I.&lt;/author&gt;&lt;author&gt;Prentice, A.&lt;/author&gt;&lt;author&gt;Cooper, C.&lt;/author&gt;&lt;/authors&gt;&lt;/contributors&gt;&lt;titles&gt;&lt;title&gt;MAVIDOS Maternal Vitamin D Osteoporosis Study: study protocol for a randomized controlled trial&lt;/title&gt;&lt;secondary-title&gt;Trials&lt;/secondary-title&gt;&lt;/titles&gt;&lt;periodical&gt;&lt;full-title&gt;Trials&lt;/full-title&gt;&lt;/periodical&gt;&lt;pages&gt;13&lt;/pages&gt;&lt;volume&gt;13&lt;/volume&gt;&lt;number&gt;1&lt;/number&gt;&lt;reprint-edition&gt;NOT IN FILE&lt;/reprint-edition&gt;&lt;keywords&gt;&lt;keyword&gt;Anthropometry&lt;/keyword&gt;&lt;keyword&gt;Arthritis&lt;/keyword&gt;&lt;keyword&gt;blood&lt;/keyword&gt;&lt;keyword&gt;Blood Pressure&lt;/keyword&gt;&lt;keyword&gt;bone&lt;/keyword&gt;&lt;keyword&gt;Delivery&lt;/keyword&gt;&lt;keyword&gt;Diet&lt;/keyword&gt;&lt;keyword&gt;Fractures&lt;/keyword&gt;&lt;keyword&gt;Gestational Age&lt;/keyword&gt;&lt;keyword&gt;Glucose&lt;/keyword&gt;&lt;keyword&gt;Health&lt;/keyword&gt;&lt;keyword&gt;Health Policy&lt;/keyword&gt;&lt;keyword&gt;Human&lt;/keyword&gt;&lt;keyword&gt;immunology&lt;/keyword&gt;&lt;keyword&gt;maternal&lt;/keyword&gt;&lt;keyword&gt;methods&lt;/keyword&gt;&lt;keyword&gt;mineral&lt;/keyword&gt;&lt;keyword&gt;Mothers&lt;/keyword&gt;&lt;keyword&gt;Osteoporosis&lt;/keyword&gt;&lt;keyword&gt;Parity&lt;/keyword&gt;&lt;keyword&gt;Pregnancy&lt;/keyword&gt;&lt;keyword&gt;Pressure&lt;/keyword&gt;&lt;keyword&gt;Public Health&lt;/keyword&gt;&lt;keyword&gt;Research&lt;/keyword&gt;&lt;keyword&gt;Risk&lt;/keyword&gt;&lt;keyword&gt;Sunlight&lt;/keyword&gt;&lt;keyword&gt;ultrasound&lt;/keyword&gt;&lt;keyword&gt;umbilical&lt;/keyword&gt;&lt;keyword&gt;Umbilical Cord&lt;/keyword&gt;&lt;keyword&gt;Vitamin D&lt;/keyword&gt;&lt;keyword&gt;Women&lt;/keyword&gt;&lt;/keywords&gt;&lt;dates&gt;&lt;year&gt;2012&lt;/year&gt;&lt;/dates&gt;&lt;work-type&gt;1745-6215-13-13 pii ;10.1186/1745-6215-13-13 doi&lt;/work-type&gt;&lt;urls&gt;&lt;related-urls&gt;&lt;url&gt;PM:22314083&lt;/url&gt;&lt;/related-urls&gt;&lt;/urls&gt;&lt;/record&gt;&lt;/Cite&gt;&lt;/EndNote&gt;</w:instrText>
      </w:r>
      <w:r w:rsidR="00452654">
        <w:fldChar w:fldCharType="separate"/>
      </w:r>
      <w:r w:rsidR="006C23F6">
        <w:rPr>
          <w:noProof/>
        </w:rPr>
        <w:t>[16]</w:t>
      </w:r>
      <w:r w:rsidR="00452654">
        <w:fldChar w:fldCharType="end"/>
      </w:r>
      <w:r w:rsidR="00AC4BEF" w:rsidRPr="00D52940">
        <w:rPr>
          <w:rFonts w:cs="Times New Roman"/>
          <w:color w:val="000000" w:themeColor="text1"/>
        </w:rPr>
        <w:t xml:space="preserve"> </w:t>
      </w:r>
      <w:r w:rsidR="008B48C4" w:rsidRPr="00D52940">
        <w:rPr>
          <w:rFonts w:cs="Times New Roman"/>
        </w:rPr>
        <w:t xml:space="preserve">Compliance </w:t>
      </w:r>
      <w:r w:rsidR="003C56A6">
        <w:rPr>
          <w:rFonts w:cs="Times New Roman"/>
        </w:rPr>
        <w:t xml:space="preserve">with the medication </w:t>
      </w:r>
      <w:r w:rsidR="008B48C4" w:rsidRPr="00D52940">
        <w:rPr>
          <w:rFonts w:cs="Times New Roman"/>
        </w:rPr>
        <w:t xml:space="preserve">was assessed by pill count at the end of the trial and was defined as the </w:t>
      </w:r>
      <w:r w:rsidR="009966CD">
        <w:rPr>
          <w:rFonts w:cs="Times New Roman"/>
        </w:rPr>
        <w:t>percentage</w:t>
      </w:r>
      <w:r w:rsidR="009966CD" w:rsidRPr="00D52940">
        <w:rPr>
          <w:rFonts w:cs="Times New Roman"/>
        </w:rPr>
        <w:t xml:space="preserve"> </w:t>
      </w:r>
      <w:r w:rsidR="008B48C4" w:rsidRPr="00D52940">
        <w:rPr>
          <w:rFonts w:cs="Times New Roman"/>
        </w:rPr>
        <w:t>of pills taken</w:t>
      </w:r>
      <w:r w:rsidR="00E06C70">
        <w:rPr>
          <w:rFonts w:cs="Times New Roman"/>
        </w:rPr>
        <w:t xml:space="preserve"> of</w:t>
      </w:r>
      <w:r w:rsidR="008B48C4" w:rsidRPr="00D52940">
        <w:rPr>
          <w:rFonts w:cs="Times New Roman"/>
        </w:rPr>
        <w:t xml:space="preserve"> the number of pills each woman was expected to take.</w:t>
      </w:r>
      <w:r>
        <w:rPr>
          <w:rFonts w:cs="Times New Roman"/>
        </w:rPr>
        <w:t xml:space="preserve"> If thi</w:t>
      </w:r>
      <w:r w:rsidR="000A29D5">
        <w:rPr>
          <w:rFonts w:cs="Times New Roman"/>
        </w:rPr>
        <w:t>s</w:t>
      </w:r>
      <w:r w:rsidR="009A6351">
        <w:rPr>
          <w:rFonts w:cs="Times New Roman"/>
        </w:rPr>
        <w:t xml:space="preserve"> information was not available,</w:t>
      </w:r>
      <w:r w:rsidR="000A29D5">
        <w:rPr>
          <w:rFonts w:cs="Times New Roman"/>
        </w:rPr>
        <w:t xml:space="preserve"> proportions of</w:t>
      </w:r>
      <w:r>
        <w:rPr>
          <w:rFonts w:cs="Times New Roman"/>
        </w:rPr>
        <w:t xml:space="preserve"> pills</w:t>
      </w:r>
      <w:r w:rsidR="000A29D5">
        <w:rPr>
          <w:rFonts w:cs="Times New Roman"/>
        </w:rPr>
        <w:t xml:space="preserve"> taken at 19 or 34 weeks was used, whichever was the latest count.</w:t>
      </w:r>
      <w:r w:rsidR="00AC4BEF" w:rsidRPr="00AC4BEF">
        <w:rPr>
          <w:rFonts w:cs="Times New Roman"/>
          <w:color w:val="000000" w:themeColor="text1"/>
        </w:rPr>
        <w:t xml:space="preserve"> </w:t>
      </w:r>
      <w:r w:rsidR="00E06C70">
        <w:rPr>
          <w:rFonts w:cs="Times New Roman"/>
          <w:color w:val="000000" w:themeColor="text1"/>
        </w:rPr>
        <w:t>At the end of the trial, w</w:t>
      </w:r>
      <w:r w:rsidR="00706039">
        <w:rPr>
          <w:rFonts w:cs="Times New Roman"/>
          <w:color w:val="000000" w:themeColor="text1"/>
        </w:rPr>
        <w:t xml:space="preserve">omen who consented </w:t>
      </w:r>
      <w:r w:rsidR="00AC4BEF" w:rsidRPr="00D52940">
        <w:rPr>
          <w:rFonts w:cs="Times New Roman"/>
          <w:color w:val="000000" w:themeColor="text1"/>
        </w:rPr>
        <w:t xml:space="preserve">were interviewed </w:t>
      </w:r>
      <w:r>
        <w:rPr>
          <w:rFonts w:cs="Times New Roman"/>
          <w:color w:val="000000" w:themeColor="text1"/>
        </w:rPr>
        <w:t xml:space="preserve">at home by a member of the research team </w:t>
      </w:r>
      <w:r w:rsidR="00AC4BEF" w:rsidRPr="00D52940">
        <w:rPr>
          <w:rFonts w:cs="Times New Roman"/>
          <w:color w:val="000000" w:themeColor="text1"/>
        </w:rPr>
        <w:t>about their experiences of taking part in the trial</w:t>
      </w:r>
      <w:r w:rsidR="00E62012">
        <w:rPr>
          <w:rFonts w:cs="Times New Roman"/>
          <w:color w:val="000000" w:themeColor="text1"/>
        </w:rPr>
        <w:t xml:space="preserve">. </w:t>
      </w:r>
      <w:r w:rsidR="00922695" w:rsidRPr="00922695">
        <w:rPr>
          <w:color w:val="FF0000"/>
        </w:rPr>
        <w:t xml:space="preserve">The interview was semi-structured, guided </w:t>
      </w:r>
      <w:r w:rsidR="00922695" w:rsidRPr="00922695">
        <w:rPr>
          <w:color w:val="FF0000"/>
        </w:rPr>
        <w:lastRenderedPageBreak/>
        <w:t xml:space="preserve">by an interview schedule. The interviews were audio-recorded and conducted by an interviewer supported by an observer. </w:t>
      </w:r>
      <w:r w:rsidR="00922695">
        <w:t>T</w:t>
      </w:r>
      <w:r w:rsidR="00AC4BEF" w:rsidRPr="00D52940">
        <w:rPr>
          <w:rFonts w:cs="Times New Roman"/>
          <w:color w:val="000000" w:themeColor="text1"/>
        </w:rPr>
        <w:t>he interview transcripts subjected to a thematic analysis.</w:t>
      </w:r>
    </w:p>
    <w:p w14:paraId="14E3B097" w14:textId="77777777" w:rsidR="001B3949" w:rsidRPr="00D52940" w:rsidRDefault="009A6351" w:rsidP="001B3949">
      <w:pPr>
        <w:spacing w:after="120" w:line="480" w:lineRule="auto"/>
        <w:rPr>
          <w:rFonts w:cs="Times New Roman"/>
          <w:i/>
        </w:rPr>
      </w:pPr>
      <w:r w:rsidRPr="009A6351">
        <w:rPr>
          <w:rFonts w:cs="Times New Roman"/>
          <w:i/>
        </w:rPr>
        <w:t xml:space="preserve">Statistical analysis </w:t>
      </w:r>
    </w:p>
    <w:p w14:paraId="0455EB7A" w14:textId="0A12618D" w:rsidR="00B60D83" w:rsidRDefault="00807FBB" w:rsidP="00E06C70">
      <w:pPr>
        <w:spacing w:after="120" w:line="480" w:lineRule="auto"/>
        <w:rPr>
          <w:rFonts w:cs="Times New Roman"/>
        </w:rPr>
      </w:pPr>
      <w:r>
        <w:rPr>
          <w:iCs/>
        </w:rPr>
        <w:t xml:space="preserve">This sub-study was </w:t>
      </w:r>
      <w:r w:rsidR="00286018">
        <w:rPr>
          <w:iCs/>
        </w:rPr>
        <w:t xml:space="preserve">carried out in all women who provided data on self-efficacy at 14 weeks and </w:t>
      </w:r>
      <w:r w:rsidR="00654372">
        <w:rPr>
          <w:iCs/>
        </w:rPr>
        <w:t xml:space="preserve">had </w:t>
      </w:r>
      <w:r w:rsidR="00286018">
        <w:rPr>
          <w:iCs/>
        </w:rPr>
        <w:t>vitamin D data at 34 weeks.</w:t>
      </w:r>
      <w:r w:rsidR="009966CD">
        <w:rPr>
          <w:iCs/>
        </w:rPr>
        <w:t xml:space="preserve"> </w:t>
      </w:r>
      <w:r w:rsidR="008B48C4" w:rsidRPr="00D52940">
        <w:rPr>
          <w:rFonts w:cs="Times New Roman"/>
        </w:rPr>
        <w:t xml:space="preserve">Distribution of </w:t>
      </w:r>
      <w:r w:rsidR="007F5102">
        <w:rPr>
          <w:rFonts w:cs="Times New Roman"/>
        </w:rPr>
        <w:t xml:space="preserve">circulating </w:t>
      </w:r>
      <w:r w:rsidR="007F5102" w:rsidRPr="007F5102">
        <w:rPr>
          <w:rFonts w:cs="Times New Roman"/>
        </w:rPr>
        <w:t xml:space="preserve">25(OH)D </w:t>
      </w:r>
      <w:r w:rsidR="007F5102">
        <w:rPr>
          <w:rFonts w:cs="Times New Roman"/>
        </w:rPr>
        <w:t>at 34 weeks was</w:t>
      </w:r>
      <w:r w:rsidR="008B48C4" w:rsidRPr="00D52940">
        <w:rPr>
          <w:rFonts w:cs="Times New Roman"/>
        </w:rPr>
        <w:t xml:space="preserve"> checked to assess normality.</w:t>
      </w:r>
      <w:r w:rsidR="00B60D83">
        <w:rPr>
          <w:rFonts w:cs="Times New Roman"/>
        </w:rPr>
        <w:t xml:space="preserve"> </w:t>
      </w:r>
      <w:r w:rsidR="000A29D5">
        <w:rPr>
          <w:rFonts w:cs="Times New Roman"/>
        </w:rPr>
        <w:t>Self-efficacy</w:t>
      </w:r>
      <w:r w:rsidR="008C14A2">
        <w:rPr>
          <w:rFonts w:cs="Times New Roman"/>
        </w:rPr>
        <w:t xml:space="preserve"> score </w:t>
      </w:r>
      <w:r w:rsidR="00020CFD">
        <w:rPr>
          <w:rFonts w:cs="Times New Roman"/>
        </w:rPr>
        <w:t xml:space="preserve">and compliance were analysed as </w:t>
      </w:r>
      <w:r w:rsidR="000A29D5">
        <w:rPr>
          <w:rFonts w:cs="Times New Roman"/>
        </w:rPr>
        <w:t>continuous variable</w:t>
      </w:r>
      <w:r w:rsidR="00020CFD">
        <w:rPr>
          <w:rFonts w:cs="Times New Roman"/>
        </w:rPr>
        <w:t>s</w:t>
      </w:r>
      <w:r w:rsidR="000A29D5">
        <w:rPr>
          <w:rFonts w:cs="Times New Roman"/>
        </w:rPr>
        <w:t xml:space="preserve">. </w:t>
      </w:r>
      <w:r w:rsidR="008B48C4" w:rsidRPr="00D52940">
        <w:rPr>
          <w:rFonts w:cs="Times New Roman"/>
        </w:rPr>
        <w:t xml:space="preserve">The three scores derived from the PETS, defined as "practical problems", "uncertainty about medication" and "doubts about medication" were dichotomised into having no problems </w:t>
      </w:r>
      <w:r w:rsidR="00A71D4B">
        <w:rPr>
          <w:rFonts w:cs="Times New Roman"/>
        </w:rPr>
        <w:t>or having at least one problem.</w:t>
      </w:r>
      <w:r w:rsidR="009B3A36">
        <w:rPr>
          <w:rFonts w:cs="Times New Roman"/>
        </w:rPr>
        <w:t xml:space="preserve"> The free text responses to the question about how they found taking the study medication were coded into one of six types of response</w:t>
      </w:r>
      <w:r w:rsidR="00B60D83" w:rsidRPr="00B60D83">
        <w:rPr>
          <w:rFonts w:cs="Times New Roman"/>
        </w:rPr>
        <w:t>: "all fine", "ok, built into daily routine", "occasionally forgot tablets", "issue with capsule size", "issue wi</w:t>
      </w:r>
      <w:r w:rsidR="00B60D83">
        <w:rPr>
          <w:rFonts w:cs="Times New Roman"/>
        </w:rPr>
        <w:t>th illness", "forgot for short periods because of change in routine</w:t>
      </w:r>
      <w:r w:rsidR="00B60D83" w:rsidRPr="00B60D83">
        <w:rPr>
          <w:rFonts w:cs="Times New Roman"/>
        </w:rPr>
        <w:t>".</w:t>
      </w:r>
    </w:p>
    <w:p w14:paraId="6F376A3B" w14:textId="5E8EBC4F" w:rsidR="008B48C4" w:rsidRPr="00D52940" w:rsidRDefault="008B48C4" w:rsidP="008B48C4">
      <w:pPr>
        <w:spacing w:line="480" w:lineRule="auto"/>
        <w:rPr>
          <w:rFonts w:cs="Times New Roman"/>
        </w:rPr>
      </w:pPr>
      <w:r w:rsidRPr="00D52940">
        <w:rPr>
          <w:rFonts w:cs="Times New Roman"/>
        </w:rPr>
        <w:t xml:space="preserve">Analyses were performed separately for intervention and placebo groups, and then for the two groups combined. </w:t>
      </w:r>
      <w:r w:rsidR="00104FFF" w:rsidRPr="00D52940">
        <w:rPr>
          <w:rFonts w:cs="Times New Roman"/>
        </w:rPr>
        <w:t>T</w:t>
      </w:r>
      <w:r w:rsidRPr="00D52940">
        <w:rPr>
          <w:rFonts w:cs="Times New Roman"/>
        </w:rPr>
        <w:t>he associations between predictors and 25(OH)D at 34 weeks were exp</w:t>
      </w:r>
      <w:r w:rsidR="003C181A">
        <w:rPr>
          <w:rFonts w:cs="Times New Roman"/>
        </w:rPr>
        <w:t>lored with linear regression. T</w:t>
      </w:r>
      <w:r w:rsidRPr="00D52940">
        <w:rPr>
          <w:rFonts w:cs="Times New Roman"/>
        </w:rPr>
        <w:t>he results are displayed as β-coefficient</w:t>
      </w:r>
      <w:r w:rsidR="00C64406">
        <w:rPr>
          <w:rFonts w:cs="Times New Roman"/>
        </w:rPr>
        <w:t>s</w:t>
      </w:r>
      <w:r w:rsidRPr="00D52940">
        <w:rPr>
          <w:rFonts w:cs="Times New Roman"/>
        </w:rPr>
        <w:t xml:space="preserve"> with 95% confidence interval</w:t>
      </w:r>
      <w:r w:rsidR="00C64406">
        <w:rPr>
          <w:rFonts w:cs="Times New Roman"/>
        </w:rPr>
        <w:t>s</w:t>
      </w:r>
      <w:r w:rsidRPr="00D52940">
        <w:rPr>
          <w:rFonts w:cs="Times New Roman"/>
        </w:rPr>
        <w:t xml:space="preserve"> (95% CI). Logistic regression was used to explore the association between </w:t>
      </w:r>
      <w:r w:rsidR="00C64406">
        <w:rPr>
          <w:rFonts w:cs="Times New Roman"/>
        </w:rPr>
        <w:t>self-efficacy and PETS</w:t>
      </w:r>
      <w:r w:rsidR="00C62A4D">
        <w:rPr>
          <w:rFonts w:cs="Times New Roman"/>
        </w:rPr>
        <w:t xml:space="preserve"> variables describing problems with taking the medication</w:t>
      </w:r>
      <w:r w:rsidR="00E055E6">
        <w:rPr>
          <w:rFonts w:cs="Times New Roman"/>
        </w:rPr>
        <w:t>,</w:t>
      </w:r>
      <w:r w:rsidRPr="00D52940">
        <w:rPr>
          <w:rFonts w:cs="Times New Roman"/>
        </w:rPr>
        <w:t xml:space="preserve"> with estimates displayed as OR</w:t>
      </w:r>
      <w:r w:rsidR="008D7624">
        <w:rPr>
          <w:rFonts w:cs="Times New Roman"/>
        </w:rPr>
        <w:t>s</w:t>
      </w:r>
      <w:r w:rsidRPr="00D52940">
        <w:rPr>
          <w:rFonts w:cs="Times New Roman"/>
        </w:rPr>
        <w:t xml:space="preserve"> (95% CI</w:t>
      </w:r>
      <w:r w:rsidR="008D7624">
        <w:rPr>
          <w:rFonts w:cs="Times New Roman"/>
        </w:rPr>
        <w:t>s</w:t>
      </w:r>
      <w:r w:rsidRPr="00D52940">
        <w:rPr>
          <w:rFonts w:cs="Times New Roman"/>
        </w:rPr>
        <w:t>).</w:t>
      </w:r>
      <w:r w:rsidR="00104FFF" w:rsidRPr="00D52940">
        <w:rPr>
          <w:rFonts w:cs="Times New Roman"/>
        </w:rPr>
        <w:t xml:space="preserve"> </w:t>
      </w:r>
      <w:r w:rsidR="00AB69B4">
        <w:rPr>
          <w:rFonts w:cs="Times New Roman"/>
        </w:rPr>
        <w:t>M</w:t>
      </w:r>
      <w:r w:rsidR="00AB69B4" w:rsidRPr="00AB69B4">
        <w:rPr>
          <w:rFonts w:cs="Times New Roman"/>
        </w:rPr>
        <w:t>ediation analys</w:t>
      </w:r>
      <w:r w:rsidR="00AB69B4">
        <w:rPr>
          <w:rFonts w:cs="Times New Roman"/>
        </w:rPr>
        <w:t>e</w:t>
      </w:r>
      <w:r w:rsidR="00AB69B4" w:rsidRPr="00AB69B4">
        <w:rPr>
          <w:rFonts w:cs="Times New Roman"/>
        </w:rPr>
        <w:t>s w</w:t>
      </w:r>
      <w:r w:rsidR="00AB69B4">
        <w:rPr>
          <w:rFonts w:cs="Times New Roman"/>
        </w:rPr>
        <w:t xml:space="preserve">ere conducted to test the mediation effect of </w:t>
      </w:r>
      <w:r w:rsidR="00AB69B4" w:rsidRPr="00AB69B4">
        <w:rPr>
          <w:rFonts w:cs="Times New Roman"/>
        </w:rPr>
        <w:t xml:space="preserve">experiences of </w:t>
      </w:r>
      <w:r w:rsidR="00AB69B4">
        <w:rPr>
          <w:rFonts w:cs="Times New Roman"/>
        </w:rPr>
        <w:t xml:space="preserve">taking the study </w:t>
      </w:r>
      <w:r w:rsidR="00AB69B4" w:rsidRPr="00AB69B4">
        <w:rPr>
          <w:rFonts w:cs="Times New Roman"/>
        </w:rPr>
        <w:t xml:space="preserve">medication </w:t>
      </w:r>
      <w:r w:rsidR="00AB69B4">
        <w:rPr>
          <w:rFonts w:cs="Times New Roman"/>
        </w:rPr>
        <w:t>on the relationship</w:t>
      </w:r>
      <w:r w:rsidR="00AB69B4" w:rsidRPr="00AB69B4">
        <w:rPr>
          <w:rFonts w:cs="Times New Roman"/>
        </w:rPr>
        <w:t xml:space="preserve"> between self-efficacy and 25(OH)D at 34 weeks. The mediation test was conducted according to the meth</w:t>
      </w:r>
      <w:r w:rsidR="00AB69B4">
        <w:rPr>
          <w:rFonts w:cs="Times New Roman"/>
        </w:rPr>
        <w:t>od proposed by Baron and Kenny.</w:t>
      </w:r>
      <w:r w:rsidR="00AB69B4">
        <w:rPr>
          <w:rFonts w:cs="Times New Roman"/>
        </w:rPr>
        <w:fldChar w:fldCharType="begin"/>
      </w:r>
      <w:r w:rsidR="009966CD">
        <w:rPr>
          <w:rFonts w:cs="Times New Roman"/>
        </w:rPr>
        <w:instrText xml:space="preserve"> ADDIN EN.CITE &lt;EndNote&gt;&lt;Cite&gt;&lt;Author&gt;Baron&lt;/Author&gt;&lt;Year&gt;1986&lt;/Year&gt;&lt;RecNum&gt;1213&lt;/RecNum&gt;&lt;DisplayText&gt;[20]&lt;/DisplayText&gt;&lt;record&gt;&lt;rec-number&gt;1213&lt;/rec-number&gt;&lt;foreign-keys&gt;&lt;key app="EN" db-id="rdrz9tzwn9af0revszlp5fzd9wwzdzpap0a5" timestamp="0"&gt;1213&lt;/key&gt;&lt;/foreign-keys&gt;&lt;ref-type name="Journal Article"&gt;17&lt;/ref-type&gt;&lt;contributors&gt;&lt;authors&gt;&lt;author&gt;Baron,R.M.&lt;/author&gt;&lt;author&gt;Kenny,D.A.&lt;/author&gt;&lt;/authors&gt;&lt;/contributors&gt;&lt;titles&gt;&lt;title&gt;The moderator-mediator variable distinction in social psychological research: conceptual, strategic, and statistical considerations&lt;/title&gt;&lt;secondary-title&gt;J Pers Soc Psychol&lt;/secondary-title&gt;&lt;/titles&gt;&lt;periodical&gt;&lt;full-title&gt;J Pers Soc Psychol&lt;/full-title&gt;&lt;/periodical&gt;&lt;pages&gt;1173-1182&lt;/pages&gt;&lt;volume&gt;51&lt;/volume&gt;&lt;number&gt;6&lt;/number&gt;&lt;reprint-edition&gt;In File&lt;/reprint-edition&gt;&lt;keywords&gt;&lt;keyword&gt;methods&lt;/keyword&gt;&lt;keyword&gt;psychological theories&lt;/keyword&gt;&lt;keyword&gt;statistics&lt;/keyword&gt;&lt;/keywords&gt;&lt;dates&gt;&lt;year&gt;1986&lt;/year&gt;&lt;pub-dates&gt;&lt;date&gt;1986&lt;/date&gt;&lt;/pub-dates&gt;&lt;/dates&gt;&lt;label&gt;2843&lt;/label&gt;&lt;urls&gt;&lt;/urls&gt;&lt;/record&gt;&lt;/Cite&gt;&lt;/EndNote&gt;</w:instrText>
      </w:r>
      <w:r w:rsidR="00AB69B4">
        <w:rPr>
          <w:rFonts w:cs="Times New Roman"/>
        </w:rPr>
        <w:fldChar w:fldCharType="separate"/>
      </w:r>
      <w:r w:rsidR="009966CD">
        <w:rPr>
          <w:rFonts w:cs="Times New Roman"/>
          <w:noProof/>
        </w:rPr>
        <w:t>[20]</w:t>
      </w:r>
      <w:r w:rsidR="00AB69B4">
        <w:rPr>
          <w:rFonts w:cs="Times New Roman"/>
        </w:rPr>
        <w:fldChar w:fldCharType="end"/>
      </w:r>
      <w:r w:rsidR="00AB69B4">
        <w:rPr>
          <w:rFonts w:cs="Times New Roman"/>
        </w:rPr>
        <w:t xml:space="preserve"> T</w:t>
      </w:r>
      <w:r w:rsidR="00AB69B4" w:rsidRPr="00AB69B4">
        <w:rPr>
          <w:rFonts w:cs="Times New Roman"/>
        </w:rPr>
        <w:t xml:space="preserve">hree </w:t>
      </w:r>
      <w:r w:rsidR="00AB69B4">
        <w:rPr>
          <w:rFonts w:cs="Times New Roman"/>
        </w:rPr>
        <w:t xml:space="preserve">regression models were fitted: first, </w:t>
      </w:r>
      <w:r w:rsidR="00AB69B4" w:rsidRPr="00AB69B4">
        <w:rPr>
          <w:rFonts w:cs="Times New Roman"/>
        </w:rPr>
        <w:t xml:space="preserve">the effect of self-efficacy on 25(OH)D at 34 </w:t>
      </w:r>
      <w:r w:rsidR="00AB69B4">
        <w:rPr>
          <w:rFonts w:cs="Times New Roman"/>
        </w:rPr>
        <w:t>weeks was tested;</w:t>
      </w:r>
      <w:r w:rsidR="00AB69B4" w:rsidRPr="00AB69B4">
        <w:rPr>
          <w:rFonts w:cs="Times New Roman"/>
        </w:rPr>
        <w:t xml:space="preserve"> second</w:t>
      </w:r>
      <w:r w:rsidR="00300128">
        <w:rPr>
          <w:rFonts w:cs="Times New Roman"/>
        </w:rPr>
        <w:t>,</w:t>
      </w:r>
      <w:r w:rsidR="00AB69B4" w:rsidRPr="00AB69B4">
        <w:rPr>
          <w:rFonts w:cs="Times New Roman"/>
        </w:rPr>
        <w:t xml:space="preserve"> </w:t>
      </w:r>
      <w:r w:rsidR="006D6E82">
        <w:rPr>
          <w:rFonts w:cs="Times New Roman"/>
        </w:rPr>
        <w:t xml:space="preserve">experiences of taking study medication (the mediators) were </w:t>
      </w:r>
      <w:r w:rsidR="00AB69B4" w:rsidRPr="00AB69B4">
        <w:rPr>
          <w:rFonts w:cs="Times New Roman"/>
        </w:rPr>
        <w:t>regressed on self-efficacy</w:t>
      </w:r>
      <w:r w:rsidR="00AB69B4">
        <w:rPr>
          <w:rFonts w:cs="Times New Roman"/>
        </w:rPr>
        <w:t>;</w:t>
      </w:r>
      <w:r w:rsidR="00AB69B4" w:rsidRPr="00AB69B4">
        <w:rPr>
          <w:rFonts w:cs="Times New Roman"/>
        </w:rPr>
        <w:t xml:space="preserve"> </w:t>
      </w:r>
      <w:r w:rsidR="006D6E82">
        <w:rPr>
          <w:rFonts w:cs="Times New Roman"/>
        </w:rPr>
        <w:t xml:space="preserve">and </w:t>
      </w:r>
      <w:r w:rsidR="00AB69B4" w:rsidRPr="00AB69B4">
        <w:rPr>
          <w:rFonts w:cs="Times New Roman"/>
        </w:rPr>
        <w:t>third</w:t>
      </w:r>
      <w:r w:rsidR="00300128">
        <w:rPr>
          <w:rFonts w:cs="Times New Roman"/>
        </w:rPr>
        <w:t>,</w:t>
      </w:r>
      <w:r w:rsidR="00AB69B4" w:rsidRPr="00AB69B4">
        <w:rPr>
          <w:rFonts w:cs="Times New Roman"/>
        </w:rPr>
        <w:t xml:space="preserve">  25(OH)D at 34 weeks </w:t>
      </w:r>
      <w:r w:rsidR="006D6E82">
        <w:rPr>
          <w:rFonts w:cs="Times New Roman"/>
        </w:rPr>
        <w:t xml:space="preserve">was </w:t>
      </w:r>
      <w:r w:rsidR="00AB69B4" w:rsidRPr="00AB69B4">
        <w:rPr>
          <w:rFonts w:cs="Times New Roman"/>
        </w:rPr>
        <w:t xml:space="preserve">regressed on both </w:t>
      </w:r>
      <w:r w:rsidR="006D6E82">
        <w:rPr>
          <w:rFonts w:cs="Times New Roman"/>
        </w:rPr>
        <w:t xml:space="preserve">the </w:t>
      </w:r>
      <w:r w:rsidR="00AB69B4" w:rsidRPr="00AB69B4">
        <w:rPr>
          <w:rFonts w:cs="Times New Roman"/>
        </w:rPr>
        <w:t xml:space="preserve">mediators and </w:t>
      </w:r>
      <w:r w:rsidR="006D6E82">
        <w:rPr>
          <w:rFonts w:cs="Times New Roman"/>
        </w:rPr>
        <w:t>self-efficacy</w:t>
      </w:r>
      <w:r w:rsidR="00AB69B4" w:rsidRPr="00AB69B4">
        <w:rPr>
          <w:rFonts w:cs="Times New Roman"/>
        </w:rPr>
        <w:t xml:space="preserve">. </w:t>
      </w:r>
      <w:r w:rsidR="00CD27C2">
        <w:rPr>
          <w:rFonts w:cs="Times New Roman"/>
        </w:rPr>
        <w:t xml:space="preserve">The </w:t>
      </w:r>
      <w:r w:rsidR="00300128">
        <w:rPr>
          <w:rFonts w:cs="Times New Roman"/>
        </w:rPr>
        <w:t xml:space="preserve">mediation effect </w:t>
      </w:r>
      <w:r w:rsidR="00CD27C2">
        <w:rPr>
          <w:rFonts w:cs="Times New Roman"/>
        </w:rPr>
        <w:t xml:space="preserve">test is for an attenuation of the association between </w:t>
      </w:r>
      <w:r w:rsidR="00AB69B4" w:rsidRPr="00AB69B4">
        <w:rPr>
          <w:rFonts w:cs="Times New Roman"/>
        </w:rPr>
        <w:t xml:space="preserve">self-efficacy and 25(OH)D at 34 weeks after adjusting for </w:t>
      </w:r>
      <w:r w:rsidR="00AB69B4" w:rsidRPr="00AB69B4">
        <w:rPr>
          <w:rFonts w:cs="Times New Roman"/>
        </w:rPr>
        <w:lastRenderedPageBreak/>
        <w:t>experience</w:t>
      </w:r>
      <w:r w:rsidR="00CD27C2">
        <w:rPr>
          <w:rFonts w:cs="Times New Roman"/>
        </w:rPr>
        <w:t>s</w:t>
      </w:r>
      <w:r w:rsidR="00AB69B4" w:rsidRPr="00AB69B4">
        <w:rPr>
          <w:rFonts w:cs="Times New Roman"/>
        </w:rPr>
        <w:t xml:space="preserve"> of</w:t>
      </w:r>
      <w:r w:rsidR="00CD27C2">
        <w:rPr>
          <w:rFonts w:cs="Times New Roman"/>
        </w:rPr>
        <w:t xml:space="preserve"> taking the study medication</w:t>
      </w:r>
      <w:r w:rsidR="00AB69B4" w:rsidRPr="00AB69B4">
        <w:rPr>
          <w:rFonts w:cs="Times New Roman"/>
        </w:rPr>
        <w:t>.</w:t>
      </w:r>
      <w:r w:rsidRPr="00D52940">
        <w:rPr>
          <w:rFonts w:cs="Times New Roman"/>
        </w:rPr>
        <w:t xml:space="preserve"> </w:t>
      </w:r>
      <w:r w:rsidR="00AB69B4" w:rsidRPr="00AB69B4">
        <w:rPr>
          <w:rFonts w:cs="Times New Roman"/>
        </w:rPr>
        <w:t>Analyses were carried out using Stata v 14.0 (Statacorp, College Station, Texas, USA).</w:t>
      </w:r>
    </w:p>
    <w:p w14:paraId="3BF33B24" w14:textId="77777777" w:rsidR="00472031" w:rsidRPr="00D52940" w:rsidRDefault="000867A7" w:rsidP="008B48C4">
      <w:pPr>
        <w:jc w:val="both"/>
        <w:rPr>
          <w:rFonts w:cs="Times New Roman"/>
        </w:rPr>
      </w:pPr>
      <w:r w:rsidRPr="00D52940">
        <w:rPr>
          <w:b/>
        </w:rPr>
        <w:t>Results</w:t>
      </w:r>
    </w:p>
    <w:p w14:paraId="7D30A885" w14:textId="7E352447" w:rsidR="009D3738" w:rsidRDefault="004B08BE" w:rsidP="00F848C1">
      <w:pPr>
        <w:spacing w:line="480" w:lineRule="auto"/>
      </w:pPr>
      <w:r w:rsidRPr="004B08BE">
        <w:t xml:space="preserve">A total of 344 women </w:t>
      </w:r>
      <w:r>
        <w:t>completed the</w:t>
      </w:r>
      <w:r w:rsidRPr="004B08BE">
        <w:t xml:space="preserve"> self-efficacy </w:t>
      </w:r>
      <w:r w:rsidR="00E33D70">
        <w:t xml:space="preserve">questionnaire </w:t>
      </w:r>
      <w:r w:rsidRPr="004B08BE">
        <w:t xml:space="preserve">at 14 weeks of pregnancy. Of those women, </w:t>
      </w:r>
      <w:r w:rsidR="00E33D70">
        <w:t xml:space="preserve">328 provided </w:t>
      </w:r>
      <w:r w:rsidR="00E33D70" w:rsidRPr="00E33D70">
        <w:t xml:space="preserve">25(OH)-vitamin D measurements at </w:t>
      </w:r>
      <w:r w:rsidR="00E33D70">
        <w:t xml:space="preserve">14 weeks and 218 at </w:t>
      </w:r>
      <w:r w:rsidR="00E33D70" w:rsidRPr="00E33D70">
        <w:t>34 weeks</w:t>
      </w:r>
      <w:r w:rsidR="00E33D70">
        <w:t>.</w:t>
      </w:r>
      <w:r w:rsidRPr="004B08BE">
        <w:t xml:space="preserve"> </w:t>
      </w:r>
      <w:r w:rsidR="00817349" w:rsidRPr="00D52940">
        <w:t xml:space="preserve">Table 1 </w:t>
      </w:r>
      <w:r w:rsidR="008C5BA8" w:rsidRPr="00D52940">
        <w:t xml:space="preserve">provides data on the age of this </w:t>
      </w:r>
      <w:r w:rsidR="00AC4BEF">
        <w:t>group of wom</w:t>
      </w:r>
      <w:r w:rsidR="00F22E3F">
        <w:t xml:space="preserve">en, </w:t>
      </w:r>
      <w:r w:rsidR="00555463">
        <w:t xml:space="preserve">and </w:t>
      </w:r>
      <w:r w:rsidR="00F22E3F">
        <w:t>their level of education</w:t>
      </w:r>
      <w:r w:rsidR="00AC4BEF">
        <w:t xml:space="preserve">. </w:t>
      </w:r>
      <w:r w:rsidR="00E9761C" w:rsidRPr="00D52940">
        <w:t xml:space="preserve">Mean self-efficacy at 14 weeks, </w:t>
      </w:r>
      <w:r w:rsidR="008D7624">
        <w:t xml:space="preserve">and </w:t>
      </w:r>
      <w:r w:rsidR="008D7624" w:rsidRPr="00E33D70">
        <w:t>25(OH)-</w:t>
      </w:r>
      <w:r w:rsidR="00E9761C" w:rsidRPr="00D52940">
        <w:t xml:space="preserve">vitamin D at 14 and 34 weeks </w:t>
      </w:r>
      <w:r w:rsidR="007928ED" w:rsidRPr="00D52940">
        <w:t xml:space="preserve">of pregnancy </w:t>
      </w:r>
      <w:r w:rsidR="00AC4BEF">
        <w:t>are also shown, as are scores on the PETS scale and their percent compliance.</w:t>
      </w:r>
      <w:r w:rsidR="00E9761C" w:rsidRPr="00D52940">
        <w:t xml:space="preserve"> The d</w:t>
      </w:r>
      <w:r w:rsidR="002C4E4B">
        <w:t>ata are presented for control and treatment group</w:t>
      </w:r>
      <w:r w:rsidR="002C4E4B" w:rsidRPr="002C4E4B">
        <w:t>s separately and</w:t>
      </w:r>
      <w:r w:rsidR="002C4E4B">
        <w:t xml:space="preserve"> </w:t>
      </w:r>
      <w:r w:rsidR="002C4E4B" w:rsidRPr="002C4E4B">
        <w:t>for</w:t>
      </w:r>
      <w:r w:rsidR="002C4E4B">
        <w:t xml:space="preserve"> the whole group</w:t>
      </w:r>
      <w:r w:rsidR="00A77CE2">
        <w:t xml:space="preserve">. </w:t>
      </w:r>
      <w:r w:rsidR="00AC4BEF">
        <w:t>The table shows that</w:t>
      </w:r>
      <w:r w:rsidR="00E055E6">
        <w:t>,</w:t>
      </w:r>
      <w:r w:rsidR="00AC4BEF">
        <w:t xml:space="preserve"> </w:t>
      </w:r>
      <w:r w:rsidR="004D01A5">
        <w:t>in this</w:t>
      </w:r>
      <w:r w:rsidR="00E055E6">
        <w:t xml:space="preserve"> sub-sample the</w:t>
      </w:r>
      <w:r w:rsidR="002C4E4B">
        <w:t>re were no</w:t>
      </w:r>
      <w:r w:rsidR="00EA63F5">
        <w:t xml:space="preserve"> differences between groups </w:t>
      </w:r>
      <w:r w:rsidR="00FE6B51">
        <w:t xml:space="preserve">in </w:t>
      </w:r>
      <w:r w:rsidR="00A71D4B">
        <w:t xml:space="preserve">these variables </w:t>
      </w:r>
      <w:r w:rsidR="00283C07">
        <w:t>except</w:t>
      </w:r>
      <w:r w:rsidR="00A71D4B">
        <w:t xml:space="preserve"> in </w:t>
      </w:r>
      <w:r w:rsidR="00A71D4B" w:rsidRPr="00D52940">
        <w:rPr>
          <w:rFonts w:cs="Times New Roman"/>
        </w:rPr>
        <w:t>25(OH)D at 34 weeks</w:t>
      </w:r>
      <w:r w:rsidR="00A71D4B">
        <w:t>. Higher</w:t>
      </w:r>
      <w:r w:rsidR="004D01A5">
        <w:t xml:space="preserve"> </w:t>
      </w:r>
      <w:r w:rsidR="004D01A5" w:rsidRPr="004D01A5">
        <w:t>25(OH)-</w:t>
      </w:r>
      <w:r w:rsidR="00A71D4B">
        <w:t>vitamin D</w:t>
      </w:r>
      <w:r w:rsidR="00603A19">
        <w:t xml:space="preserve"> levels</w:t>
      </w:r>
      <w:r w:rsidR="00A71D4B">
        <w:t xml:space="preserve"> in the treatment group demonstrate the effecti</w:t>
      </w:r>
      <w:r w:rsidR="00185E4A">
        <w:t>veness of t</w:t>
      </w:r>
      <w:r w:rsidR="00596C62">
        <w:t>he intervention and suggest that this group of women w</w:t>
      </w:r>
      <w:r w:rsidR="00603A19">
        <w:t>as</w:t>
      </w:r>
      <w:r w:rsidR="00E055E6">
        <w:t xml:space="preserve"> compliant</w:t>
      </w:r>
      <w:r w:rsidR="00596C62">
        <w:t xml:space="preserve"> with the trial protocol. </w:t>
      </w:r>
      <w:r w:rsidR="009D3738" w:rsidRPr="00D52940">
        <w:t xml:space="preserve">Compliance </w:t>
      </w:r>
      <w:r w:rsidR="009D3738">
        <w:t xml:space="preserve">with the medication regime </w:t>
      </w:r>
      <w:r w:rsidR="009D3738" w:rsidRPr="00D52940">
        <w:t>was generally high,</w:t>
      </w:r>
      <w:r w:rsidR="00D37DB8">
        <w:t xml:space="preserve"> averaging 96</w:t>
      </w:r>
      <w:r w:rsidR="009D3738">
        <w:t xml:space="preserve">% of pills taken during pregnancy. </w:t>
      </w:r>
      <w:r w:rsidR="00DC0F0A" w:rsidRPr="00D52940">
        <w:t>T</w:t>
      </w:r>
      <w:r w:rsidR="009D3738">
        <w:t xml:space="preserve">he table also shows, </w:t>
      </w:r>
      <w:r w:rsidR="009D3738" w:rsidRPr="00D52940">
        <w:t>however</w:t>
      </w:r>
      <w:r w:rsidR="009D3738">
        <w:t xml:space="preserve">, that </w:t>
      </w:r>
      <w:r w:rsidR="00DC0F0A" w:rsidRPr="00D52940">
        <w:t>o</w:t>
      </w:r>
      <w:r w:rsidR="00D37DB8">
        <w:t>f the 203</w:t>
      </w:r>
      <w:r w:rsidR="00300128">
        <w:t xml:space="preserve"> </w:t>
      </w:r>
      <w:r w:rsidR="007928ED" w:rsidRPr="00D52940">
        <w:t>women who completed the PET</w:t>
      </w:r>
      <w:r w:rsidR="00E055E6">
        <w:t>S</w:t>
      </w:r>
      <w:r w:rsidR="007928ED" w:rsidRPr="00D52940">
        <w:t xml:space="preserve"> at 34 weeks, over </w:t>
      </w:r>
      <w:r w:rsidR="00DC0F0A" w:rsidRPr="00D52940">
        <w:t>half reported practical problems w</w:t>
      </w:r>
      <w:r w:rsidR="00E47FBA" w:rsidRPr="00D52940">
        <w:t>ith taking the trial medication</w:t>
      </w:r>
      <w:r w:rsidR="00F848C1">
        <w:t xml:space="preserve"> whereas</w:t>
      </w:r>
      <w:r w:rsidR="00E055E6">
        <w:t xml:space="preserve"> </w:t>
      </w:r>
      <w:r w:rsidR="00F848C1">
        <w:t>f</w:t>
      </w:r>
      <w:r w:rsidR="009D3738">
        <w:t xml:space="preserve">ewer reported </w:t>
      </w:r>
      <w:r w:rsidR="00E47FBA" w:rsidRPr="00D52940">
        <w:t>doubts or uncertainties about the medication.</w:t>
      </w:r>
      <w:r w:rsidR="00540855" w:rsidRPr="00D52940">
        <w:t xml:space="preserve"> </w:t>
      </w:r>
    </w:p>
    <w:p w14:paraId="4EBDEB5B" w14:textId="2C568E69" w:rsidR="00CF3CA6" w:rsidRDefault="009406DF" w:rsidP="00F848C1">
      <w:pPr>
        <w:spacing w:line="480" w:lineRule="auto"/>
      </w:pPr>
      <w:r>
        <w:t xml:space="preserve">Table 2 </w:t>
      </w:r>
      <w:r w:rsidR="00B964D0">
        <w:t xml:space="preserve">shows that women entering the trial with </w:t>
      </w:r>
      <w:r w:rsidR="00E06C70">
        <w:t xml:space="preserve">higher </w:t>
      </w:r>
      <w:r w:rsidR="00B964D0">
        <w:t xml:space="preserve">self-efficacy </w:t>
      </w:r>
      <w:r w:rsidR="00E055E6">
        <w:t>were</w:t>
      </w:r>
      <w:r w:rsidR="00933E48">
        <w:t xml:space="preserve"> </w:t>
      </w:r>
      <w:r w:rsidR="00E06C70">
        <w:t>less</w:t>
      </w:r>
      <w:r w:rsidR="00933E48">
        <w:t xml:space="preserve"> likely</w:t>
      </w:r>
      <w:r w:rsidR="00E06C70">
        <w:t xml:space="preserve"> (OR&lt;1)</w:t>
      </w:r>
      <w:r w:rsidR="00933E48">
        <w:t xml:space="preserve"> to </w:t>
      </w:r>
      <w:r w:rsidR="00B964D0">
        <w:t>experience practical problems wit</w:t>
      </w:r>
      <w:r w:rsidR="007907DB">
        <w:t>h taking the study medication, though t</w:t>
      </w:r>
      <w:r w:rsidR="00B964D0">
        <w:t xml:space="preserve">hey did not seem to </w:t>
      </w:r>
      <w:r w:rsidR="00933E48">
        <w:t xml:space="preserve">be more likely to </w:t>
      </w:r>
      <w:r w:rsidR="00A238AF">
        <w:t xml:space="preserve">have </w:t>
      </w:r>
      <w:r w:rsidR="00B964D0">
        <w:t>doubts or uncertainties about whether it was right for them to</w:t>
      </w:r>
      <w:r w:rsidR="007907DB">
        <w:t xml:space="preserve"> be taking </w:t>
      </w:r>
      <w:r w:rsidR="00F848C1">
        <w:t>it</w:t>
      </w:r>
      <w:r w:rsidR="007907DB">
        <w:t>. Neither</w:t>
      </w:r>
      <w:r w:rsidR="00B964D0">
        <w:t xml:space="preserve"> was their lower self-efficacy asso</w:t>
      </w:r>
      <w:r w:rsidR="00CF3CA6">
        <w:t xml:space="preserve">ciated with poorer compliance with the trial protocol.  </w:t>
      </w:r>
    </w:p>
    <w:p w14:paraId="66FAD168" w14:textId="77777777" w:rsidR="00816F67" w:rsidRDefault="00D533F6" w:rsidP="000E40F9">
      <w:pPr>
        <w:spacing w:line="480" w:lineRule="auto"/>
      </w:pPr>
      <w:r>
        <w:t xml:space="preserve">Experiencing practical problems, having doubts and uncertainties about the medication and rate of compliance were all </w:t>
      </w:r>
      <w:r w:rsidR="008805F3">
        <w:t xml:space="preserve">strongly </w:t>
      </w:r>
      <w:r>
        <w:t>as</w:t>
      </w:r>
      <w:r w:rsidR="008934DF">
        <w:t xml:space="preserve">sociated with one another </w:t>
      </w:r>
      <w:r w:rsidR="008805F3">
        <w:t>(</w:t>
      </w:r>
      <w:r w:rsidR="008934DF">
        <w:t>p &lt; 0.05</w:t>
      </w:r>
      <w:r w:rsidR="008805F3">
        <w:t xml:space="preserve"> for all).</w:t>
      </w:r>
      <w:r w:rsidR="008934DF">
        <w:t xml:space="preserve"> </w:t>
      </w:r>
      <w:r w:rsidR="00A238AF">
        <w:t>Women who experienced no doubts or uncertainties about taking the medication</w:t>
      </w:r>
      <w:r w:rsidR="00A238AF" w:rsidRPr="00A238AF">
        <w:t xml:space="preserve"> </w:t>
      </w:r>
      <w:r w:rsidR="00A238AF">
        <w:t>tended also to have no practical problems, and those who experienced no</w:t>
      </w:r>
      <w:r w:rsidR="00FA5490" w:rsidRPr="00D52940">
        <w:t xml:space="preserve"> doubts</w:t>
      </w:r>
      <w:r w:rsidR="00A238AF">
        <w:t>,</w:t>
      </w:r>
      <w:r w:rsidR="00FA5490" w:rsidRPr="00D52940">
        <w:t xml:space="preserve"> uncertainties</w:t>
      </w:r>
      <w:r w:rsidR="00A238AF">
        <w:t xml:space="preserve"> or practical problems had higher rates of compliance (</w:t>
      </w:r>
      <w:r w:rsidR="00583D53">
        <w:t>Table 3</w:t>
      </w:r>
      <w:r w:rsidR="00A238AF">
        <w:t>).</w:t>
      </w:r>
      <w:r w:rsidR="00583D53">
        <w:t xml:space="preserve"> </w:t>
      </w:r>
      <w:r w:rsidR="002255E5">
        <w:t>For wom</w:t>
      </w:r>
      <w:r w:rsidR="00A96729">
        <w:t xml:space="preserve">en in the treatment group, </w:t>
      </w:r>
      <w:r w:rsidR="008934DF">
        <w:t xml:space="preserve">Table </w:t>
      </w:r>
      <w:r w:rsidR="00583D53">
        <w:t>4</w:t>
      </w:r>
      <w:r w:rsidR="008934DF">
        <w:t xml:space="preserve"> shows that the more</w:t>
      </w:r>
      <w:r w:rsidR="008934DF" w:rsidRPr="00D52940">
        <w:t xml:space="preserve"> compliant </w:t>
      </w:r>
      <w:r w:rsidR="008934DF" w:rsidRPr="00D52940">
        <w:lastRenderedPageBreak/>
        <w:t>they were, the higher the</w:t>
      </w:r>
      <w:r w:rsidR="00A96729">
        <w:t xml:space="preserve">ir </w:t>
      </w:r>
      <w:r w:rsidR="004D01A5" w:rsidRPr="004D01A5">
        <w:t>25(OH)-</w:t>
      </w:r>
      <w:r w:rsidR="00A96729">
        <w:t>vitamin D levels at 34 weeks</w:t>
      </w:r>
      <w:r w:rsidR="00A238AF">
        <w:t>.</w:t>
      </w:r>
      <w:r w:rsidR="00A96729">
        <w:t xml:space="preserve"> </w:t>
      </w:r>
      <w:r w:rsidR="00A4395C">
        <w:t xml:space="preserve">Figure 1 summarises the relationships between self-efficacy, experiences taking the study medication and </w:t>
      </w:r>
      <w:r w:rsidR="004D01A5" w:rsidRPr="004D01A5">
        <w:t>25(OH)-</w:t>
      </w:r>
      <w:r w:rsidR="00A4395C">
        <w:t>vitamin D status at 34 weeks.</w:t>
      </w:r>
      <w:r w:rsidR="0045772E">
        <w:t xml:space="preserve"> There were no mediation effects of experiences of taking study medication on the relationship between self-efficacy at 14 weeks of pregnancy and vitamin D levels at 34 weeks.</w:t>
      </w:r>
    </w:p>
    <w:p w14:paraId="3F406A55" w14:textId="7799A5D7" w:rsidR="00B964D0" w:rsidRDefault="004D26C6" w:rsidP="000E40F9">
      <w:pPr>
        <w:spacing w:line="480" w:lineRule="auto"/>
        <w:rPr>
          <w:i/>
        </w:rPr>
      </w:pPr>
      <w:r>
        <w:t>In the combined group of women in both treatment and placebo groups, those</w:t>
      </w:r>
      <w:r w:rsidR="00B964D0" w:rsidRPr="00D52940">
        <w:t xml:space="preserve"> who had higher self-efficacy on entering the study tended to have high</w:t>
      </w:r>
      <w:r w:rsidR="004D01A5">
        <w:t xml:space="preserve">er </w:t>
      </w:r>
      <w:r w:rsidR="006C4987">
        <w:t>25(OH)</w:t>
      </w:r>
      <w:r w:rsidR="00F645DB">
        <w:t>D status at 14 weeks of pregnancy</w:t>
      </w:r>
      <w:r w:rsidR="00B964D0" w:rsidRPr="00D52940">
        <w:t xml:space="preserve"> </w:t>
      </w:r>
      <w:r w:rsidR="0045772E">
        <w:t>(</w:t>
      </w:r>
      <w:r w:rsidR="0045772E" w:rsidRPr="0045772E">
        <w:t>β</w:t>
      </w:r>
      <w:r w:rsidR="0045772E">
        <w:t xml:space="preserve"> = 1</w:t>
      </w:r>
      <w:r w:rsidR="00AB01B0">
        <w:t>.</w:t>
      </w:r>
      <w:r w:rsidR="0045772E">
        <w:t>0</w:t>
      </w:r>
      <w:r w:rsidR="00A52A82">
        <w:t>4</w:t>
      </w:r>
      <w:r w:rsidR="00AB01B0">
        <w:t>,</w:t>
      </w:r>
      <w:r w:rsidR="00A52A82">
        <w:t xml:space="preserve"> 95%CI 0.05,2.03</w:t>
      </w:r>
      <w:r w:rsidR="0045772E">
        <w:t>,</w:t>
      </w:r>
      <w:r w:rsidR="00A52A82">
        <w:t xml:space="preserve"> p=0.04</w:t>
      </w:r>
      <w:r w:rsidR="00AB01B0">
        <w:t>).</w:t>
      </w:r>
      <w:r>
        <w:t xml:space="preserve"> </w:t>
      </w:r>
      <w:r w:rsidR="00F645DB">
        <w:t xml:space="preserve">As Table </w:t>
      </w:r>
      <w:r>
        <w:t>4</w:t>
      </w:r>
      <w:r w:rsidR="00F645DB">
        <w:t xml:space="preserve"> shows, this was </w:t>
      </w:r>
      <w:r w:rsidR="00B964D0" w:rsidRPr="00D52940">
        <w:t xml:space="preserve">not </w:t>
      </w:r>
      <w:r w:rsidR="00F645DB">
        <w:t>the case by</w:t>
      </w:r>
      <w:r w:rsidR="00B964D0" w:rsidRPr="00D52940">
        <w:t xml:space="preserve"> late pregnancy (34 weeks) in either the treatment or placebo groups</w:t>
      </w:r>
      <w:r w:rsidR="00B964D0">
        <w:t xml:space="preserve">. </w:t>
      </w:r>
      <w:r w:rsidR="00B964D0" w:rsidRPr="00D52940">
        <w:rPr>
          <w:rFonts w:cs="Times New Roman"/>
          <w:color w:val="000000" w:themeColor="text1"/>
        </w:rPr>
        <w:t xml:space="preserve">Circulating </w:t>
      </w:r>
      <w:r w:rsidR="006C4987">
        <w:rPr>
          <w:rFonts w:cs="Times New Roman"/>
          <w:color w:val="000000" w:themeColor="text1"/>
        </w:rPr>
        <w:t>25(OH)</w:t>
      </w:r>
      <w:r w:rsidR="00B964D0" w:rsidRPr="00D52940">
        <w:rPr>
          <w:rFonts w:cs="Times New Roman"/>
          <w:color w:val="000000" w:themeColor="text1"/>
        </w:rPr>
        <w:t>D levels</w:t>
      </w:r>
      <w:r w:rsidR="00B964D0" w:rsidRPr="00D52940">
        <w:t xml:space="preserve"> increased less between 14 and 34 weeks in w</w:t>
      </w:r>
      <w:r w:rsidR="00BF5F91">
        <w:t>omen with higher self-efficacy</w:t>
      </w:r>
      <w:r>
        <w:t xml:space="preserve"> irrespective of their allocation</w:t>
      </w:r>
      <w:r w:rsidR="00BF5F91">
        <w:t xml:space="preserve">, </w:t>
      </w:r>
      <w:r w:rsidR="008805F3">
        <w:t>possibly</w:t>
      </w:r>
      <w:r w:rsidR="00B964D0" w:rsidRPr="00D52940">
        <w:t xml:space="preserve"> because women with higher self-efficacy entered pregnancy with higher vitamin D </w:t>
      </w:r>
      <w:r w:rsidR="00B964D0" w:rsidRPr="00BF5F91">
        <w:t xml:space="preserve">levels </w:t>
      </w:r>
      <w:r w:rsidR="00BF5F91">
        <w:t>(</w:t>
      </w:r>
      <w:r w:rsidR="00BF5F91" w:rsidRPr="00BF5F91">
        <w:rPr>
          <w:rFonts w:eastAsia="Times New Roman" w:cs="Times New Roman"/>
          <w:bCs/>
          <w:color w:val="000000"/>
          <w:lang w:eastAsia="en-GB"/>
        </w:rPr>
        <w:t>β</w:t>
      </w:r>
      <w:r w:rsidR="00BF5F91" w:rsidRPr="00BF5F91">
        <w:rPr>
          <w:rFonts w:cs="Courier New"/>
        </w:rPr>
        <w:t xml:space="preserve"> </w:t>
      </w:r>
      <w:r w:rsidR="00BF5F91">
        <w:rPr>
          <w:rFonts w:cs="Courier New"/>
        </w:rPr>
        <w:t xml:space="preserve">= </w:t>
      </w:r>
      <w:r w:rsidR="00BF5F91" w:rsidRPr="00BF5F91">
        <w:rPr>
          <w:rFonts w:cs="Courier New"/>
        </w:rPr>
        <w:t>-1.</w:t>
      </w:r>
      <w:r w:rsidR="00A52A82">
        <w:rPr>
          <w:rFonts w:cs="Courier New"/>
        </w:rPr>
        <w:t>73</w:t>
      </w:r>
      <w:r w:rsidR="00F855F4">
        <w:rPr>
          <w:rFonts w:cs="Courier New"/>
        </w:rPr>
        <w:t xml:space="preserve"> nmol/l</w:t>
      </w:r>
      <w:r w:rsidR="00BF5F91">
        <w:rPr>
          <w:rFonts w:cs="Courier New"/>
        </w:rPr>
        <w:t>,</w:t>
      </w:r>
      <w:r>
        <w:rPr>
          <w:rFonts w:cs="Courier New"/>
        </w:rPr>
        <w:t xml:space="preserve"> 95%CI -3.</w:t>
      </w:r>
      <w:r w:rsidR="00A52A82">
        <w:rPr>
          <w:rFonts w:cs="Courier New"/>
        </w:rPr>
        <w:t>4</w:t>
      </w:r>
      <w:r>
        <w:rPr>
          <w:rFonts w:cs="Courier New"/>
        </w:rPr>
        <w:t>0, -0.0</w:t>
      </w:r>
      <w:r w:rsidR="00A52A82">
        <w:rPr>
          <w:rFonts w:cs="Courier New"/>
        </w:rPr>
        <w:t>7</w:t>
      </w:r>
      <w:r>
        <w:rPr>
          <w:rFonts w:cs="Courier New"/>
        </w:rPr>
        <w:t>,</w:t>
      </w:r>
      <w:r w:rsidR="00BF5F91">
        <w:rPr>
          <w:rFonts w:cs="Courier New"/>
        </w:rPr>
        <w:t xml:space="preserve"> p = 0.04).</w:t>
      </w:r>
    </w:p>
    <w:p w14:paraId="253C19C5" w14:textId="77777777" w:rsidR="009B3A36" w:rsidRPr="005B7E54" w:rsidRDefault="009B3A36" w:rsidP="009B3A36">
      <w:pPr>
        <w:spacing w:line="480" w:lineRule="auto"/>
      </w:pPr>
      <w:r>
        <w:t xml:space="preserve">In response to the </w:t>
      </w:r>
      <w:r w:rsidR="003C181A">
        <w:t xml:space="preserve">additional </w:t>
      </w:r>
      <w:r>
        <w:t xml:space="preserve">question about how they had found taking the study medication, </w:t>
      </w:r>
      <w:r w:rsidR="00A52A82">
        <w:t>7</w:t>
      </w:r>
      <w:r w:rsidR="007B6F1D">
        <w:t xml:space="preserve">8% </w:t>
      </w:r>
      <w:r w:rsidR="00021E96">
        <w:t xml:space="preserve">of the women reported no issues or said that </w:t>
      </w:r>
      <w:r w:rsidR="00F848C1">
        <w:t xml:space="preserve">they </w:t>
      </w:r>
      <w:r w:rsidR="00021E96">
        <w:t xml:space="preserve">had developed a daily routine that helped them </w:t>
      </w:r>
      <w:r w:rsidR="00F848C1">
        <w:t xml:space="preserve">to </w:t>
      </w:r>
      <w:r w:rsidR="00021E96">
        <w:t xml:space="preserve">remember to take the medication.  A small percentage </w:t>
      </w:r>
      <w:r w:rsidR="00A52A82">
        <w:t>(11</w:t>
      </w:r>
      <w:r w:rsidR="007B6F1D">
        <w:t xml:space="preserve">%) </w:t>
      </w:r>
      <w:r w:rsidR="00021E96">
        <w:t xml:space="preserve">said they occasionally forgot to take a tablet, and </w:t>
      </w:r>
      <w:r w:rsidR="007B6F1D">
        <w:t>the remainder</w:t>
      </w:r>
      <w:r w:rsidR="00021E96">
        <w:t xml:space="preserve"> said that the size of the tablet was a problem, </w:t>
      </w:r>
      <w:r w:rsidR="001214F1">
        <w:t xml:space="preserve">or </w:t>
      </w:r>
      <w:r w:rsidR="00021E96">
        <w:t xml:space="preserve">that illness or </w:t>
      </w:r>
      <w:r w:rsidR="001214F1">
        <w:t xml:space="preserve">a </w:t>
      </w:r>
      <w:r w:rsidR="00021E96">
        <w:t xml:space="preserve">change </w:t>
      </w:r>
      <w:r w:rsidR="001214F1">
        <w:t>in routine</w:t>
      </w:r>
      <w:r w:rsidR="00F848C1">
        <w:t>,</w:t>
      </w:r>
      <w:r w:rsidR="001214F1">
        <w:t xml:space="preserve"> such as a holiday</w:t>
      </w:r>
      <w:r w:rsidR="00F848C1">
        <w:t>,</w:t>
      </w:r>
      <w:r w:rsidR="001214F1">
        <w:t xml:space="preserve"> had prevented them from taking the tablets for a period.</w:t>
      </w:r>
      <w:r w:rsidR="00021E96">
        <w:t xml:space="preserve"> </w:t>
      </w:r>
    </w:p>
    <w:p w14:paraId="0DB55AB5" w14:textId="3B484513" w:rsidR="00AC7830" w:rsidRDefault="008D7624" w:rsidP="00F848C1">
      <w:pPr>
        <w:spacing w:line="480" w:lineRule="auto"/>
      </w:pPr>
      <w:r>
        <w:t>Qualitative i</w:t>
      </w:r>
      <w:r w:rsidR="00216C3E" w:rsidRPr="00D52940">
        <w:t>nterviews with</w:t>
      </w:r>
      <w:r w:rsidR="00116666">
        <w:t xml:space="preserve"> 14</w:t>
      </w:r>
      <w:r w:rsidR="00216C3E" w:rsidRPr="00D52940">
        <w:t xml:space="preserve"> women who had taken part in the trial </w:t>
      </w:r>
      <w:r w:rsidR="00116666">
        <w:t xml:space="preserve">confirmed that there were no major difficulties in complying with the requirement to take the study medication every day.  If the women did mention problems, they tended to be practical problems associated with taking the </w:t>
      </w:r>
      <w:r w:rsidR="00505416">
        <w:t>medication, primarily</w:t>
      </w:r>
      <w:r w:rsidR="00116666">
        <w:t xml:space="preserve"> </w:t>
      </w:r>
      <w:r w:rsidR="00505416">
        <w:t>t</w:t>
      </w:r>
      <w:r w:rsidR="00216C3E" w:rsidRPr="00D52940">
        <w:t xml:space="preserve">he </w:t>
      </w:r>
      <w:r w:rsidR="00893710" w:rsidRPr="00D52940">
        <w:t xml:space="preserve">large </w:t>
      </w:r>
      <w:r w:rsidR="00216C3E" w:rsidRPr="00D52940">
        <w:t>size of the</w:t>
      </w:r>
      <w:r w:rsidR="00505416">
        <w:t xml:space="preserve"> capsules</w:t>
      </w:r>
      <w:r w:rsidR="00216C3E" w:rsidRPr="00D52940">
        <w:t xml:space="preserve"> and remember</w:t>
      </w:r>
      <w:r w:rsidR="00505416">
        <w:t>ing</w:t>
      </w:r>
      <w:r w:rsidR="00116666">
        <w:t xml:space="preserve"> to take </w:t>
      </w:r>
      <w:r w:rsidR="00505416">
        <w:t>them every day</w:t>
      </w:r>
      <w:r w:rsidR="00D93EEB">
        <w:t>, rather than experiencing doubts or uncertainties about the study or the medication</w:t>
      </w:r>
      <w:r w:rsidR="00505416">
        <w:t xml:space="preserve">.  In response to a question about </w:t>
      </w:r>
      <w:r w:rsidR="00D93EEB">
        <w:t>issues she might have had taking part in the study</w:t>
      </w:r>
      <w:r w:rsidR="00505416">
        <w:t>, o</w:t>
      </w:r>
      <w:r w:rsidR="00AC7830">
        <w:t>ne wom</w:t>
      </w:r>
      <w:r w:rsidR="00F848C1">
        <w:t>a</w:t>
      </w:r>
      <w:r w:rsidR="00AC7830">
        <w:t>n said:</w:t>
      </w:r>
    </w:p>
    <w:p w14:paraId="016597D1" w14:textId="77777777" w:rsidR="00AC7830" w:rsidRPr="00AC7830" w:rsidRDefault="00AC7830" w:rsidP="007907DB">
      <w:pPr>
        <w:spacing w:line="480" w:lineRule="auto"/>
        <w:ind w:left="720"/>
        <w:rPr>
          <w:i/>
        </w:rPr>
      </w:pPr>
      <w:r w:rsidRPr="00AC7830">
        <w:rPr>
          <w:i/>
        </w:rPr>
        <w:t xml:space="preserve">“The massive pills maybe. They were pretty hefty to try and get down.” </w:t>
      </w:r>
      <w:r w:rsidR="007907DB">
        <w:rPr>
          <w:i/>
        </w:rPr>
        <w:t>(ID 3744, lines 244-245)</w:t>
      </w:r>
    </w:p>
    <w:p w14:paraId="317DDA09" w14:textId="77777777" w:rsidR="00AC7830" w:rsidRDefault="00AC7830" w:rsidP="00AC7830">
      <w:pPr>
        <w:spacing w:line="480" w:lineRule="auto"/>
      </w:pPr>
      <w:r>
        <w:lastRenderedPageBreak/>
        <w:t>Another said that she had no difficulty swallowing the tablets, but sometimes forgot them:</w:t>
      </w:r>
    </w:p>
    <w:p w14:paraId="44224C15" w14:textId="77777777" w:rsidR="00AC7830" w:rsidRPr="00AC7830" w:rsidRDefault="00AC7830" w:rsidP="00AC7830">
      <w:pPr>
        <w:spacing w:line="480" w:lineRule="auto"/>
        <w:ind w:left="720"/>
        <w:rPr>
          <w:i/>
        </w:rPr>
      </w:pPr>
      <w:r w:rsidRPr="00AC7830">
        <w:rPr>
          <w:i/>
        </w:rPr>
        <w:t>“The tablets were easy to take. It was actually … trying to remember that I had to take them.”</w:t>
      </w:r>
      <w:r w:rsidR="007907DB">
        <w:rPr>
          <w:i/>
        </w:rPr>
        <w:t>(ID 4081, lines 135-136)</w:t>
      </w:r>
    </w:p>
    <w:p w14:paraId="72CDAB8A" w14:textId="77777777" w:rsidR="00120C36" w:rsidRDefault="007907DB" w:rsidP="000E40F9">
      <w:pPr>
        <w:spacing w:line="480" w:lineRule="auto"/>
      </w:pPr>
      <w:r>
        <w:t xml:space="preserve">Both these issues </w:t>
      </w:r>
      <w:r w:rsidR="00120C36">
        <w:t>may</w:t>
      </w:r>
      <w:r>
        <w:t xml:space="preserve"> </w:t>
      </w:r>
      <w:r w:rsidR="00AC7830">
        <w:t xml:space="preserve">have </w:t>
      </w:r>
      <w:r w:rsidR="00893710" w:rsidRPr="00D52940">
        <w:t xml:space="preserve">affected their compliance with </w:t>
      </w:r>
      <w:r w:rsidR="000E40F9">
        <w:t xml:space="preserve">the </w:t>
      </w:r>
      <w:r w:rsidR="00116666">
        <w:t>study protocol</w:t>
      </w:r>
      <w:r w:rsidR="00120C36">
        <w:t xml:space="preserve">. Some of the women who described experiencing these practical problems with the study medication found that developing a daily routine helped: </w:t>
      </w:r>
    </w:p>
    <w:p w14:paraId="573AB07D" w14:textId="77777777" w:rsidR="00DC1681" w:rsidRPr="00BB27F5" w:rsidRDefault="00BB27F5" w:rsidP="00120C36">
      <w:pPr>
        <w:spacing w:line="480" w:lineRule="auto"/>
        <w:ind w:firstLine="720"/>
        <w:rPr>
          <w:i/>
        </w:rPr>
      </w:pPr>
      <w:r>
        <w:t>“</w:t>
      </w:r>
      <w:r w:rsidR="00120C36">
        <w:rPr>
          <w:i/>
        </w:rPr>
        <w:t>I was already taking Pregnacare, s</w:t>
      </w:r>
      <w:r w:rsidRPr="00BB27F5">
        <w:rPr>
          <w:i/>
        </w:rPr>
        <w:t>o I ju</w:t>
      </w:r>
      <w:r w:rsidR="00120C36">
        <w:rPr>
          <w:i/>
        </w:rPr>
        <w:t>st took everything together</w:t>
      </w:r>
      <w:r w:rsidRPr="00BB27F5">
        <w:rPr>
          <w:i/>
        </w:rPr>
        <w:t>.</w:t>
      </w:r>
      <w:r>
        <w:rPr>
          <w:i/>
        </w:rPr>
        <w:t>” (ID 3718</w:t>
      </w:r>
      <w:r w:rsidR="00120C36">
        <w:rPr>
          <w:i/>
        </w:rPr>
        <w:t xml:space="preserve">, line </w:t>
      </w:r>
      <w:r w:rsidRPr="00BB27F5">
        <w:rPr>
          <w:i/>
        </w:rPr>
        <w:t>71</w:t>
      </w:r>
      <w:r w:rsidR="00120C36">
        <w:rPr>
          <w:i/>
        </w:rPr>
        <w:t>)</w:t>
      </w:r>
    </w:p>
    <w:p w14:paraId="01917FDC" w14:textId="77777777" w:rsidR="005A17C9" w:rsidRPr="00D52940" w:rsidRDefault="005A17C9" w:rsidP="001B3949">
      <w:pPr>
        <w:spacing w:after="0" w:line="480" w:lineRule="auto"/>
        <w:rPr>
          <w:b/>
        </w:rPr>
      </w:pPr>
      <w:r w:rsidRPr="00D52940">
        <w:rPr>
          <w:b/>
        </w:rPr>
        <w:t>Discussion</w:t>
      </w:r>
    </w:p>
    <w:p w14:paraId="45E2C33C" w14:textId="28FEBAC8" w:rsidR="008E1282" w:rsidRDefault="00003C5C" w:rsidP="007907DB">
      <w:pPr>
        <w:spacing w:line="480" w:lineRule="auto"/>
      </w:pPr>
      <w:r>
        <w:t xml:space="preserve">This study </w:t>
      </w:r>
      <w:r w:rsidR="00C844A4">
        <w:t>was carried out in</w:t>
      </w:r>
      <w:r>
        <w:t xml:space="preserve"> a sub-group of</w:t>
      </w:r>
      <w:r w:rsidR="00C844A4">
        <w:t xml:space="preserve"> </w:t>
      </w:r>
      <w:r w:rsidR="00A52A82">
        <w:t>203</w:t>
      </w:r>
      <w:r>
        <w:t xml:space="preserve"> </w:t>
      </w:r>
      <w:r w:rsidR="00024AF6">
        <w:t>wom</w:t>
      </w:r>
      <w:r>
        <w:t xml:space="preserve">en taking part in a large, </w:t>
      </w:r>
      <w:r w:rsidR="00A342C4">
        <w:t xml:space="preserve">multi-centre </w:t>
      </w:r>
      <w:r>
        <w:t>randomised</w:t>
      </w:r>
      <w:r w:rsidR="00C844A4">
        <w:t>,</w:t>
      </w:r>
      <w:r>
        <w:t xml:space="preserve"> </w:t>
      </w:r>
      <w:r w:rsidR="00C844A4">
        <w:t xml:space="preserve">placebo-controlled </w:t>
      </w:r>
      <w:r>
        <w:t>trial of the effects of vitamin D supplementation in pregnancy</w:t>
      </w:r>
      <w:r w:rsidR="00C844A4">
        <w:t xml:space="preserve"> on neonatal bone mineral content.</w:t>
      </w:r>
      <w:r>
        <w:t xml:space="preserve"> </w:t>
      </w:r>
      <w:r w:rsidR="007E7B60">
        <w:t xml:space="preserve">Women </w:t>
      </w:r>
      <w:r w:rsidR="00C844A4">
        <w:t xml:space="preserve">who entered the study with a lower sense of self-efficacy tended to have lower levels of circulating </w:t>
      </w:r>
      <w:r w:rsidR="00C648F0">
        <w:t>25(OH)</w:t>
      </w:r>
      <w:r w:rsidR="006A7169">
        <w:t>D</w:t>
      </w:r>
      <w:r w:rsidR="00C844A4">
        <w:t xml:space="preserve"> in early pregnancy, though </w:t>
      </w:r>
      <w:r w:rsidR="007907DB">
        <w:t xml:space="preserve">not </w:t>
      </w:r>
      <w:r w:rsidR="00C844A4">
        <w:t xml:space="preserve">in late pregnancy </w:t>
      </w:r>
      <w:r w:rsidR="007907DB">
        <w:t>in either treatment or control groups</w:t>
      </w:r>
      <w:r w:rsidR="000C501A">
        <w:t>.</w:t>
      </w:r>
      <w:r w:rsidR="00C844A4">
        <w:t xml:space="preserve"> </w:t>
      </w:r>
      <w:r w:rsidR="005147D0">
        <w:t xml:space="preserve">The vitamin D levels of these women were more likely to increase over the course of pregnancy than those of women with higher self-efficacy, however, presumably because they had lower levels </w:t>
      </w:r>
      <w:r w:rsidR="005026D5">
        <w:t>at baseline</w:t>
      </w:r>
      <w:r w:rsidR="00E75866">
        <w:t>.</w:t>
      </w:r>
      <w:r w:rsidR="005147D0">
        <w:t xml:space="preserve"> </w:t>
      </w:r>
      <w:r w:rsidR="007E7B60">
        <w:t>Res</w:t>
      </w:r>
      <w:r w:rsidR="00024AF6">
        <w:t>ponses to the adapted PET</w:t>
      </w:r>
      <w:r w:rsidR="007E7B60">
        <w:t>S</w:t>
      </w:r>
      <w:r w:rsidR="009406DF" w:rsidRPr="00D52940">
        <w:t xml:space="preserve"> indicated that more than half t</w:t>
      </w:r>
      <w:r w:rsidR="007E7B60">
        <w:t>he women experienced problems</w:t>
      </w:r>
      <w:r w:rsidR="009406DF" w:rsidRPr="00D52940">
        <w:t xml:space="preserve"> taking the study medication, but not because they doubted its usefulness or were uncertain how to take it.</w:t>
      </w:r>
      <w:r w:rsidR="00B92D18">
        <w:t xml:space="preserve"> </w:t>
      </w:r>
      <w:r w:rsidR="00BB27F5">
        <w:t>Problems taking the study medication tended to be about the size of the capsules or difficulty remembering to take them</w:t>
      </w:r>
      <w:r w:rsidR="00120C36">
        <w:t>, but qu</w:t>
      </w:r>
      <w:r w:rsidR="00B92D18">
        <w:t>alitative data suggested</w:t>
      </w:r>
      <w:r w:rsidR="00BB27F5">
        <w:t xml:space="preserve"> that</w:t>
      </w:r>
      <w:r w:rsidR="00B92D18">
        <w:t xml:space="preserve"> women usually found ways of overcoming the practical problems they experienced.</w:t>
      </w:r>
      <w:r w:rsidR="007E7B60">
        <w:t xml:space="preserve">  </w:t>
      </w:r>
      <w:r w:rsidR="00A73FC6">
        <w:t>The data partially support the study hypothesis</w:t>
      </w:r>
      <w:r w:rsidR="00886B6F" w:rsidRPr="00886B6F">
        <w:t xml:space="preserve"> that having higher self-efficacy is associated with better compliance and with factors affecting compliance, which in turn i</w:t>
      </w:r>
      <w:r w:rsidR="00886B6F">
        <w:t>mprove</w:t>
      </w:r>
      <w:r w:rsidR="00886B6F" w:rsidRPr="00886B6F">
        <w:t xml:space="preserve">s vitamin D status. </w:t>
      </w:r>
      <w:r w:rsidR="00A73FC6">
        <w:t>Though there was no direct effect of women’s self-efficacy on their compliance, w</w:t>
      </w:r>
      <w:r w:rsidR="003A4D31">
        <w:t>omen with lower self-efficacy were more likely to experience</w:t>
      </w:r>
      <w:r w:rsidR="007E7B60">
        <w:t xml:space="preserve"> practical probl</w:t>
      </w:r>
      <w:r w:rsidR="003A4D31">
        <w:t>ems taking the study medi</w:t>
      </w:r>
      <w:r w:rsidR="00A73FC6">
        <w:t>cation. E</w:t>
      </w:r>
      <w:r w:rsidR="003A4D31">
        <w:t xml:space="preserve">xperiencing practical problems </w:t>
      </w:r>
      <w:r w:rsidR="007E7B60">
        <w:t xml:space="preserve">was associated with poorer compliance with the study </w:t>
      </w:r>
      <w:r w:rsidR="007E7B60">
        <w:lastRenderedPageBreak/>
        <w:t xml:space="preserve">protocol </w:t>
      </w:r>
      <w:r w:rsidR="00E75866">
        <w:t xml:space="preserve">which required </w:t>
      </w:r>
      <w:r w:rsidR="007E7B60">
        <w:t>women to</w:t>
      </w:r>
      <w:r w:rsidR="009C151E">
        <w:t xml:space="preserve"> take</w:t>
      </w:r>
      <w:r w:rsidR="00A73FC6">
        <w:t xml:space="preserve"> the medication every day; and p</w:t>
      </w:r>
      <w:r w:rsidR="008E1282">
        <w:t>oorer compliance was associated with lower levels of vitamin D in late pregnancy in the treatment group</w:t>
      </w:r>
      <w:r w:rsidR="00A73FC6">
        <w:t xml:space="preserve">. </w:t>
      </w:r>
      <w:r w:rsidR="00886B6F">
        <w:t>Qualitative data indicated</w:t>
      </w:r>
      <w:r w:rsidR="003813A2">
        <w:t xml:space="preserve"> that </w:t>
      </w:r>
      <w:r w:rsidR="00E75866">
        <w:t xml:space="preserve">the major factors affecting </w:t>
      </w:r>
      <w:r w:rsidR="003813A2">
        <w:t xml:space="preserve">compliance </w:t>
      </w:r>
      <w:r w:rsidR="00E75866">
        <w:t>were difficulties in remembering to take t</w:t>
      </w:r>
      <w:r w:rsidR="00FA73DD">
        <w:t>he study medication every day and</w:t>
      </w:r>
      <w:r w:rsidR="00E75866">
        <w:t xml:space="preserve"> </w:t>
      </w:r>
      <w:r w:rsidR="008E1282">
        <w:t xml:space="preserve">in swallowing the </w:t>
      </w:r>
      <w:r w:rsidR="00E75866">
        <w:t>tablets</w:t>
      </w:r>
      <w:r w:rsidR="008E1282">
        <w:t xml:space="preserve"> which </w:t>
      </w:r>
      <w:r w:rsidR="00E75866">
        <w:t>came in</w:t>
      </w:r>
      <w:r w:rsidR="008E1282">
        <w:t xml:space="preserve"> large capsules. </w:t>
      </w:r>
    </w:p>
    <w:p w14:paraId="2768A400" w14:textId="77777777" w:rsidR="003813A2" w:rsidRDefault="003813A2" w:rsidP="007907DB">
      <w:pPr>
        <w:spacing w:line="480" w:lineRule="auto"/>
        <w:rPr>
          <w:b/>
        </w:rPr>
      </w:pPr>
      <w:r w:rsidRPr="003813A2">
        <w:rPr>
          <w:b/>
        </w:rPr>
        <w:t>Strengths and limitations</w:t>
      </w:r>
    </w:p>
    <w:p w14:paraId="746852B6" w14:textId="65AA790A" w:rsidR="00A73FC6" w:rsidRDefault="001D54B2" w:rsidP="007907DB">
      <w:pPr>
        <w:spacing w:line="480" w:lineRule="auto"/>
      </w:pPr>
      <w:r>
        <w:t>The w</w:t>
      </w:r>
      <w:r w:rsidR="007907DB">
        <w:t xml:space="preserve">omen </w:t>
      </w:r>
      <w:r>
        <w:t>who took part in this</w:t>
      </w:r>
      <w:r w:rsidR="007907DB">
        <w:t xml:space="preserve"> study </w:t>
      </w:r>
      <w:r>
        <w:t>were a highly educated group</w:t>
      </w:r>
      <w:r w:rsidR="002774DD">
        <w:t xml:space="preserve">  as were the orig</w:t>
      </w:r>
      <w:r w:rsidR="00B33C8B">
        <w:t>inal M</w:t>
      </w:r>
      <w:r w:rsidR="00BB58C4">
        <w:t>AVIDOS</w:t>
      </w:r>
      <w:r w:rsidR="00B33C8B">
        <w:t xml:space="preserve"> study participant</w:t>
      </w:r>
      <w:r w:rsidR="009135DB">
        <w:t>s</w:t>
      </w:r>
      <w:r w:rsidR="00B33C8B">
        <w:t xml:space="preserve"> </w:t>
      </w:r>
      <w:r w:rsidR="00886B6F" w:rsidRPr="00886B6F">
        <w:t>with approximately three quarters in both the sub study and original study having A level qualifications or above</w:t>
      </w:r>
      <w:r w:rsidR="00B33C8B">
        <w:t>.</w:t>
      </w:r>
      <w:r w:rsidR="008F1C96">
        <w:fldChar w:fldCharType="begin"/>
      </w:r>
      <w:r w:rsidR="006C23F6">
        <w:instrText xml:space="preserve"> ADDIN EN.CITE &lt;EndNote&gt;&lt;Cite&gt;&lt;Author&gt;Cooper&lt;/Author&gt;&lt;RecNum&gt;2497&lt;/RecNum&gt;&lt;DisplayText&gt;[2]&lt;/DisplayText&gt;&lt;record&gt;&lt;rec-number&gt;2497&lt;/rec-number&gt;&lt;foreign-keys&gt;&lt;key app="EN" db-id="rdrz9tzwn9af0revszlp5fzd9wwzdzpap0a5" timestamp="1460737928"&gt;2497&lt;/key&gt;&lt;/foreign-keys&gt;&lt;ref-type name="Journal Article"&gt;17&lt;/ref-type&gt;&lt;contributors&gt;&lt;authors&gt;&lt;author&gt;Cooper, Cyrus&lt;/author&gt;&lt;author&gt;Harvey, Nicholas C.&lt;/author&gt;&lt;author&gt;Bishop, Nicholas J.&lt;/author&gt;&lt;author&gt;Kennedy, Stephen&lt;/author&gt;&lt;author&gt;Papageorghiou, Aris T.&lt;/author&gt;&lt;author&gt;Schoenmakers, Inez&lt;/author&gt;&lt;author&gt;Fraser, Robert&lt;/author&gt;&lt;author&gt;Gandhi, Saurabh V.&lt;/author&gt;&lt;author&gt;Carr, Andrew&lt;/author&gt;&lt;author&gt;D&amp;apos;Angelo, Stefania&lt;/author&gt;&lt;author&gt;Crozier, Sarah R.&lt;/author&gt;&lt;author&gt;Moon, Rebecca J.&lt;/author&gt;&lt;author&gt;Arden, Nigel K.&lt;/author&gt;&lt;author&gt;Dennison, Elaine M.&lt;/author&gt;&lt;author&gt;Godfrey, Keith M.&lt;/author&gt;&lt;author&gt;Inskip, Hazel M.&lt;/author&gt;&lt;author&gt;Prentice, Ann&lt;/author&gt;&lt;author&gt;Mughal, M. Zulf&lt;/author&gt;&lt;author&gt;Eastell, Richard&lt;/author&gt;&lt;author&gt;Reid, David M.&lt;/author&gt;&lt;author&gt;Javaid, M. Kassim&lt;/author&gt;&lt;/authors&gt;&lt;/contributors&gt;&lt;titles&gt;&lt;title&gt;Maternal gestational vitamin D supplementation and offspring bone health (MAVIDOS): a multicentre, double-blind, randomised placebo-controlled trial&lt;/title&gt;&lt;secondary-title&gt;The Lancet Diabetes &amp;amp; Endocrinology&lt;/secondary-title&gt;&lt;/titles&gt;&lt;periodical&gt;&lt;full-title&gt;The Lancet Diabetes &amp;amp; Endocrinology&lt;/full-title&gt;&lt;/periodical&gt;&lt;dates&gt;&lt;/dates&gt;&lt;isbn&gt;2213-8587&lt;/isbn&gt;&lt;urls&gt;&lt;related-urls&gt;&lt;url&gt;http://www.sciencedirect.com/science/article/pii/S2213858716000449&lt;/url&gt;&lt;url&gt;http://ac.els-cdn.com/S2213858716000449/1-s2.0-S2213858716000449-main.pdf?_tid=a2e63cc8-0327-11e6-9049-00000aacb360&amp;amp;acdnat=1460738125_85c10deb6bde4204193edd0322870c53&lt;/url&gt;&lt;/related-urls&gt;&lt;/urls&gt;&lt;electronic-resource-num&gt;http://dx.doi.org/10.1016/S2213-8587(16)00044-9&lt;/electronic-resource-num&gt;&lt;/record&gt;&lt;/Cite&gt;&lt;/EndNote&gt;</w:instrText>
      </w:r>
      <w:r w:rsidR="008F1C96">
        <w:fldChar w:fldCharType="separate"/>
      </w:r>
      <w:r w:rsidR="006C23F6">
        <w:rPr>
          <w:noProof/>
        </w:rPr>
        <w:t>[2]</w:t>
      </w:r>
      <w:r w:rsidR="008F1C96">
        <w:fldChar w:fldCharType="end"/>
      </w:r>
      <w:r w:rsidR="00B33C8B">
        <w:t xml:space="preserve"> </w:t>
      </w:r>
      <w:r>
        <w:t xml:space="preserve"> </w:t>
      </w:r>
      <w:r w:rsidR="00B33C8B">
        <w:t>A</w:t>
      </w:r>
      <w:r>
        <w:t xml:space="preserve">s </w:t>
      </w:r>
      <w:r w:rsidR="00B33C8B">
        <w:t>a highly educated group, participants might</w:t>
      </w:r>
      <w:r>
        <w:t xml:space="preserve"> be expected to have both</w:t>
      </w:r>
      <w:r w:rsidR="002D2BEE">
        <w:t xml:space="preserve"> higher self-efficacy and</w:t>
      </w:r>
      <w:r>
        <w:t xml:space="preserve"> </w:t>
      </w:r>
      <w:r w:rsidR="00886B6F">
        <w:t>25(OH)</w:t>
      </w:r>
      <w:r>
        <w:t>D status than the general population</w:t>
      </w:r>
      <w:r w:rsidR="00277E40">
        <w:t xml:space="preserve"> and therefore </w:t>
      </w:r>
      <w:r w:rsidR="00B33C8B">
        <w:t>not represent</w:t>
      </w:r>
      <w:r w:rsidR="00277E40">
        <w:t xml:space="preserve"> the general population of women of child-bearing age in the UK</w:t>
      </w:r>
      <w:r>
        <w:t>.</w:t>
      </w:r>
      <w:r w:rsidR="00825C8F">
        <w:fldChar w:fldCharType="begin"/>
      </w:r>
      <w:r w:rsidR="009966CD">
        <w:instrText xml:space="preserve"> ADDIN EN.CITE &lt;EndNote&gt;&lt;Cite&gt;&lt;Author&gt;Leganger&lt;/Author&gt;&lt;Year&gt;2003&lt;/Year&gt;&lt;RecNum&gt;1025&lt;/RecNum&gt;&lt;DisplayText&gt;[21]&lt;/DisplayText&gt;&lt;record&gt;&lt;rec-number&gt;1025&lt;/rec-number&gt;&lt;foreign-keys&gt;&lt;key app="EN" db-id="rdrz9tzwn9af0revszlp5fzd9wwzdzpap0a5" timestamp="0"&gt;1025&lt;/key&gt;&lt;/foreign-keys&gt;&lt;ref-type name="Journal Article"&gt;17&lt;/ref-type&gt;&lt;contributors&gt;&lt;authors&gt;&lt;author&gt;Leganger,A.&lt;/author&gt;&lt;author&gt;Kraft,P.&lt;/author&gt;&lt;/authors&gt;&lt;/contributors&gt;&lt;titles&gt;&lt;title&gt;Control constructs: do they mediate the relation between educational attainment and health behaviour?&lt;/title&gt;&lt;secondary-title&gt;J Health Psychol&lt;/secondary-title&gt;&lt;/titles&gt;&lt;periodical&gt;&lt;full-title&gt;J Health Psychol&lt;/full-title&gt;&lt;abbr-1&gt;Journal of health psychology&lt;/abbr-1&gt;&lt;/periodical&gt;&lt;pages&gt;361-372&lt;/pages&gt;&lt;volume&gt;8&lt;/volume&gt;&lt;number&gt;3&lt;/number&gt;&lt;reprint-edition&gt;In File&lt;/reprint-edition&gt;&lt;keywords&gt;&lt;keyword&gt;control&lt;/keyword&gt;&lt;keyword&gt;diet&lt;/keyword&gt;&lt;keyword&gt;fruit and vegetables&lt;/keyword&gt;&lt;keyword&gt;health&lt;/keyword&gt;&lt;keyword&gt;health behaviour&lt;/keyword&gt;&lt;keyword&gt;self-efficacy&lt;/keyword&gt;&lt;/keywords&gt;&lt;dates&gt;&lt;year&gt;2003&lt;/year&gt;&lt;pub-dates&gt;&lt;date&gt;2003&lt;/date&gt;&lt;/pub-dates&gt;&lt;/dates&gt;&lt;label&gt;2647&lt;/label&gt;&lt;urls&gt;&lt;/urls&gt;&lt;/record&gt;&lt;/Cite&gt;&lt;/EndNote&gt;</w:instrText>
      </w:r>
      <w:r w:rsidR="00825C8F">
        <w:fldChar w:fldCharType="separate"/>
      </w:r>
      <w:r w:rsidR="009966CD">
        <w:rPr>
          <w:noProof/>
        </w:rPr>
        <w:t>[21]</w:t>
      </w:r>
      <w:r w:rsidR="00825C8F">
        <w:fldChar w:fldCharType="end"/>
      </w:r>
      <w:r w:rsidR="00BB794C">
        <w:t xml:space="preserve"> </w:t>
      </w:r>
      <w:r w:rsidR="00277E40">
        <w:t xml:space="preserve">Women in </w:t>
      </w:r>
      <w:r w:rsidR="005026D5">
        <w:t xml:space="preserve">this </w:t>
      </w:r>
      <w:r w:rsidR="00B33C8B">
        <w:t>sub-</w:t>
      </w:r>
      <w:r w:rsidR="00A940DE">
        <w:t>study had</w:t>
      </w:r>
      <w:r w:rsidR="003B4D87">
        <w:t>,</w:t>
      </w:r>
      <w:r w:rsidR="00277E40">
        <w:t xml:space="preserve"> in fact</w:t>
      </w:r>
      <w:r w:rsidR="003B4D87">
        <w:t>,</w:t>
      </w:r>
      <w:r w:rsidR="00277E40">
        <w:t xml:space="preserve"> a comparable mean self-efficacy score to women</w:t>
      </w:r>
      <w:r w:rsidR="00A940DE">
        <w:t xml:space="preserve"> in previous studies who had a wider range of educational attainment</w:t>
      </w:r>
      <w:r w:rsidR="009135DB">
        <w:t>.</w:t>
      </w:r>
      <w:r w:rsidR="00825C8F">
        <w:fldChar w:fldCharType="begin"/>
      </w:r>
      <w:r w:rsidR="009966CD">
        <w:instrText xml:space="preserve"> ADDIN EN.CITE &lt;EndNote&gt;&lt;Cite&gt;&lt;Author&gt;Lawrence&lt;/Author&gt;&lt;Year&gt;2011&lt;/Year&gt;&lt;RecNum&gt;1896&lt;/RecNum&gt;&lt;DisplayText&gt;[22]&lt;/DisplayText&gt;&lt;record&gt;&lt;rec-number&gt;1896&lt;/rec-number&gt;&lt;foreign-keys&gt;&lt;key app="EN" db-id="rdrz9tzwn9af0revszlp5fzd9wwzdzpap0a5" timestamp="1416563673"&gt;1896&lt;/key&gt;&lt;/foreign-keys&gt;&lt;ref-type name="Journal Article"&gt;17&lt;/ref-type&gt;&lt;contributors&gt;&lt;authors&gt;&lt;author&gt;Lawrence, Wendy&lt;/author&gt;&lt;author&gt;Schlotz, Wolff&lt;/author&gt;&lt;author&gt;Crozier, Sarah&lt;/author&gt;&lt;author&gt;Skinner, Timothy C.&lt;/author&gt;&lt;author&gt;Haslam, Cheryl&lt;/author&gt;&lt;author&gt;Robinson, Sian&lt;/author&gt;&lt;author&gt;Inskip, Hazel&lt;/author&gt;&lt;author&gt;Cooper, Cyrus&lt;/author&gt;&lt;author&gt;Barker, Mary&lt;/author&gt;&lt;/authors&gt;&lt;/contributors&gt;&lt;titles&gt;&lt;title&gt;Specific psychological variables predict quality of diet in women of lower, but not higher, educational attainment&lt;/title&gt;&lt;secondary-title&gt;Appetite&lt;/secondary-title&gt;&lt;/titles&gt;&lt;periodical&gt;&lt;full-title&gt;Appetite&lt;/full-title&gt;&lt;/periodical&gt;&lt;pages&gt;46-52&lt;/pages&gt;&lt;volume&gt;56&lt;/volume&gt;&lt;number&gt;1&lt;/number&gt;&lt;keywords&gt;&lt;keyword&gt;Educational attainment&lt;/keyword&gt;&lt;keyword&gt;Diet&lt;/keyword&gt;&lt;keyword&gt;Disadvantage&lt;/keyword&gt;&lt;keyword&gt;Self-efficacy&lt;/keyword&gt;&lt;keyword&gt;Perceived control&lt;/keyword&gt;&lt;/keywords&gt;&lt;dates&gt;&lt;year&gt;2011&lt;/year&gt;&lt;pub-dates&gt;&lt;date&gt;2//&lt;/date&gt;&lt;/pub-dates&gt;&lt;/dates&gt;&lt;isbn&gt;0195-6663&lt;/isbn&gt;&lt;urls&gt;&lt;related-urls&gt;&lt;url&gt;http://www.sciencedirect.com/science/article/pii/S0195666310005362&lt;/url&gt;&lt;/related-urls&gt;&lt;/urls&gt;&lt;electronic-resource-num&gt;http://dx.doi.org/10.1016/j.appet.2010.11.003&lt;/electronic-resource-num&gt;&lt;/record&gt;&lt;/Cite&gt;&lt;/EndNote&gt;</w:instrText>
      </w:r>
      <w:r w:rsidR="00825C8F">
        <w:fldChar w:fldCharType="separate"/>
      </w:r>
      <w:r w:rsidR="009966CD">
        <w:rPr>
          <w:noProof/>
        </w:rPr>
        <w:t>[22]</w:t>
      </w:r>
      <w:r w:rsidR="00825C8F">
        <w:fldChar w:fldCharType="end"/>
      </w:r>
      <w:r w:rsidR="00CF75CA">
        <w:t xml:space="preserve"> </w:t>
      </w:r>
      <w:r w:rsidR="00A940DE">
        <w:t>The high levels of compliance with the study protocol, however, suggest that women in this study were highly motivated</w:t>
      </w:r>
      <w:r w:rsidR="009E1841">
        <w:t>, and that their responses to taking the supplement may not represent those of the general population to routine maternal vitamin D supplementation in pregnancy.</w:t>
      </w:r>
    </w:p>
    <w:p w14:paraId="613A1197" w14:textId="77777777" w:rsidR="003813A2" w:rsidRPr="003813A2" w:rsidRDefault="003813A2" w:rsidP="007907DB">
      <w:pPr>
        <w:spacing w:line="480" w:lineRule="auto"/>
        <w:rPr>
          <w:b/>
        </w:rPr>
      </w:pPr>
      <w:r w:rsidRPr="003813A2">
        <w:rPr>
          <w:b/>
        </w:rPr>
        <w:t>Implications of the study</w:t>
      </w:r>
    </w:p>
    <w:p w14:paraId="0BC1C944" w14:textId="6AFD25C2" w:rsidR="0055714A" w:rsidRDefault="00946817" w:rsidP="0055714A">
      <w:pPr>
        <w:spacing w:line="480" w:lineRule="auto"/>
      </w:pPr>
      <w:r>
        <w:t>Women largely com</w:t>
      </w:r>
      <w:r w:rsidR="00F22E3F">
        <w:t>plied with the protocol of</w:t>
      </w:r>
      <w:r>
        <w:t xml:space="preserve"> the trial described in this paper</w:t>
      </w:r>
      <w:r w:rsidR="00CF625E">
        <w:t>.</w:t>
      </w:r>
      <w:r w:rsidR="00CF75CA">
        <w:t xml:space="preserve"> Those with lower self-efficacy experienced more problems, and those who experienced more problems took less of the study medication.</w:t>
      </w:r>
      <w:r w:rsidR="00CF625E">
        <w:t xml:space="preserve"> This </w:t>
      </w:r>
      <w:r w:rsidR="00A57C6B">
        <w:t xml:space="preserve">finding </w:t>
      </w:r>
      <w:r w:rsidR="00CF625E">
        <w:t xml:space="preserve">suggests that improving the self-efficacy of participants in clinical trials may </w:t>
      </w:r>
      <w:r w:rsidR="00CE10F4">
        <w:t xml:space="preserve">indirectly improve compliance.  Ensuring </w:t>
      </w:r>
      <w:r w:rsidR="003E0D73">
        <w:t>compliance is a major issue in the success of clinical trials</w:t>
      </w:r>
      <w:r w:rsidR="00E83E1E">
        <w:t>;</w:t>
      </w:r>
      <w:r w:rsidR="005523C8">
        <w:t xml:space="preserve"> s</w:t>
      </w:r>
      <w:r w:rsidR="003E0D73">
        <w:t xml:space="preserve">ubstantial resources are invested </w:t>
      </w:r>
      <w:r w:rsidR="00F22E3F">
        <w:t>in</w:t>
      </w:r>
      <w:r w:rsidR="003E0D73">
        <w:t xml:space="preserve"> monitoring how well participants </w:t>
      </w:r>
      <w:r w:rsidR="007F5291">
        <w:t>adhere</w:t>
      </w:r>
      <w:r w:rsidR="003E0D73">
        <w:t xml:space="preserve"> to </w:t>
      </w:r>
      <w:r w:rsidR="00A57C6B">
        <w:t xml:space="preserve">study </w:t>
      </w:r>
      <w:r w:rsidR="003E0D73">
        <w:t>protocol</w:t>
      </w:r>
      <w:r w:rsidR="007F7CD6">
        <w:t>s</w:t>
      </w:r>
      <w:r w:rsidR="00F22E3F">
        <w:t>,</w:t>
      </w:r>
      <w:r w:rsidR="003E0D73">
        <w:t xml:space="preserve"> because compliance has</w:t>
      </w:r>
      <w:r w:rsidR="005523C8">
        <w:t xml:space="preserve"> been shown to have</w:t>
      </w:r>
      <w:r w:rsidR="003E0D73">
        <w:t xml:space="preserve"> significant effects on trial outcomes.</w:t>
      </w:r>
      <w:r w:rsidR="00825C8F">
        <w:fldChar w:fldCharType="begin"/>
      </w:r>
      <w:r w:rsidR="009966CD">
        <w:instrText xml:space="preserve"> ADDIN EN.CITE &lt;EndNote&gt;&lt;Cite&gt;&lt;Author&gt;Czobor&lt;/Author&gt;&lt;Year&gt;2011&lt;/Year&gt;&lt;RecNum&gt;2197&lt;/RecNum&gt;&lt;DisplayText&gt;[23]&lt;/DisplayText&gt;&lt;record&gt;&lt;rec-number&gt;2197&lt;/rec-number&gt;&lt;foreign-keys&gt;&lt;key app="EN" db-id="rdrz9tzwn9af0revszlp5fzd9wwzdzpap0a5" timestamp="1442582308"&gt;2197&lt;/key&gt;&lt;/foreign-keys&gt;&lt;ref-type name="Journal Article"&gt;17&lt;/ref-type&gt;&lt;contributors&gt;&lt;authors&gt;&lt;author&gt;Czobor, Pál&lt;/author&gt;&lt;author&gt;Skolnick, Phil&lt;/author&gt;&lt;/authors&gt;&lt;/contributors&gt;&lt;titles&gt;&lt;title&gt;The Secrets of a Successful Clinical Trial: Compliance, Compliance, and Compliance&lt;/title&gt;&lt;secondary-title&gt;Molecular Interventions&lt;/secondary-title&gt;&lt;/titles&gt;&lt;periodical&gt;&lt;full-title&gt;Molecular Interventions&lt;/full-title&gt;&lt;/periodical&gt;&lt;pages&gt;107-110&lt;/pages&gt;&lt;volume&gt;11&lt;/volume&gt;&lt;number&gt;2&lt;/number&gt;&lt;dates&gt;&lt;year&gt;2011&lt;/year&gt;&lt;/dates&gt;&lt;publisher&gt;American Society for Pharmacology and Experimental Therapeutics&lt;/publisher&gt;&lt;isbn&gt;1534-0384&amp;#xD;1543-2548&lt;/isbn&gt;&lt;accession-num&gt;PMC3109858&lt;/accession-num&gt;&lt;urls&gt;&lt;related-urls&gt;&lt;url&gt;http://www.ncbi.nlm.nih.gov/pmc/articles/PMC3109858/&lt;/url&gt;&lt;/related-urls&gt;&lt;/urls&gt;&lt;electronic-resource-num&gt;10.1124/mi.11.2.8&lt;/electronic-resource-num&gt;&lt;remote-database-name&gt;PMC&lt;/remote-database-name&gt;&lt;/record&gt;&lt;/Cite&gt;&lt;/EndNote&gt;</w:instrText>
      </w:r>
      <w:r w:rsidR="00825C8F">
        <w:fldChar w:fldCharType="separate"/>
      </w:r>
      <w:r w:rsidR="009966CD">
        <w:rPr>
          <w:noProof/>
        </w:rPr>
        <w:t>[23]</w:t>
      </w:r>
      <w:r w:rsidR="00825C8F">
        <w:fldChar w:fldCharType="end"/>
      </w:r>
      <w:r w:rsidR="003E0D73">
        <w:t xml:space="preserve">  </w:t>
      </w:r>
      <w:r w:rsidR="00B97ADD">
        <w:t>It is possible to improve</w:t>
      </w:r>
      <w:r w:rsidR="003E0D73">
        <w:t xml:space="preserve"> self-efficacy</w:t>
      </w:r>
      <w:r w:rsidR="005F73BF">
        <w:t xml:space="preserve"> through intervention.</w:t>
      </w:r>
      <w:r w:rsidR="00825C8F">
        <w:fldChar w:fldCharType="begin">
          <w:fldData xml:space="preserve">PEVuZE5vdGU+PENpdGU+PEF1dGhvcj5NaWNoaWU8L0F1dGhvcj48WWVhcj4yMDA5PC9ZZWFyPjxS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</w:fldData>
        </w:fldChar>
      </w:r>
      <w:r w:rsidR="009966CD">
        <w:instrText xml:space="preserve"> ADDIN EN.CITE </w:instrText>
      </w:r>
      <w:r w:rsidR="009966CD">
        <w:fldChar w:fldCharType="begin">
          <w:fldData xml:space="preserve">PEVuZE5vdGU+PENpdGU+PEF1dGhvcj5NaWNoaWU8L0F1dGhvcj48WWVhcj4yMDA5PC9ZZWFyPjxS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</w:fldData>
        </w:fldChar>
      </w:r>
      <w:r w:rsidR="009966CD">
        <w:instrText xml:space="preserve"> ADDIN EN.CITE.DATA </w:instrText>
      </w:r>
      <w:r w:rsidR="009966CD">
        <w:fldChar w:fldCharType="end"/>
      </w:r>
      <w:r w:rsidR="00825C8F">
        <w:fldChar w:fldCharType="separate"/>
      </w:r>
      <w:r w:rsidR="009966CD">
        <w:rPr>
          <w:noProof/>
        </w:rPr>
        <w:t>[24,25]</w:t>
      </w:r>
      <w:r w:rsidR="00825C8F">
        <w:fldChar w:fldCharType="end"/>
      </w:r>
      <w:r w:rsidR="00F22E3F">
        <w:t xml:space="preserve"> Self-efficacy</w:t>
      </w:r>
      <w:r w:rsidR="005523C8">
        <w:t>,</w:t>
      </w:r>
      <w:r w:rsidR="00F22E3F">
        <w:t xml:space="preserve"> </w:t>
      </w:r>
      <w:r w:rsidR="005523C8">
        <w:t>or</w:t>
      </w:r>
      <w:r w:rsidR="006A604C" w:rsidRPr="006A604C">
        <w:t xml:space="preserve"> the belief that one is capable of carrying out a specific behaviour</w:t>
      </w:r>
      <w:r w:rsidR="005523C8">
        <w:t>, is</w:t>
      </w:r>
      <w:r w:rsidR="00F22E3F">
        <w:t xml:space="preserve"> acquired through</w:t>
      </w:r>
      <w:r w:rsidR="005523C8">
        <w:t xml:space="preserve"> a combination of</w:t>
      </w:r>
      <w:r w:rsidR="00F22E3F">
        <w:t xml:space="preserve"> </w:t>
      </w:r>
      <w:r w:rsidR="005523C8">
        <w:t xml:space="preserve">watching others or </w:t>
      </w:r>
      <w:r w:rsidR="005523C8">
        <w:lastRenderedPageBreak/>
        <w:t>learning about other’s experience of achieving these behavioural goals, being told that these goals are possible and achievable, past experience of being able to behave in this way, and current physiological or mood state.</w:t>
      </w:r>
      <w:r w:rsidR="00825C8F">
        <w:fldChar w:fldCharType="begin"/>
      </w:r>
      <w:r w:rsidR="006C23F6">
        <w:instrText xml:space="preserve"> ADDIN EN.CITE &lt;EndNote&gt;&lt;Cite&gt;&lt;Author&gt;Bandura&lt;/Author&gt;&lt;Year&gt;1997&lt;/Year&gt;&lt;RecNum&gt;1301&lt;/RecNum&gt;&lt;DisplayText&gt;[3]&lt;/DisplayText&gt;&lt;record&gt;&lt;rec-number&gt;1301&lt;/rec-number&gt;&lt;foreign-keys&gt;&lt;key app="EN" db-id="rdrz9tzwn9af0revszlp5fzd9wwzdzpap0a5" timestamp="0"&gt;1301&lt;/key&gt;&lt;/foreign-keys&gt;&lt;ref-type name="Book"&gt;6&lt;/ref-type&gt;&lt;contributors&gt;&lt;authors&gt;&lt;author&gt;Bandura,A.&lt;/author&gt;&lt;/authors&gt;&lt;/contributors&gt;&lt;titles&gt;&lt;title&gt;Self-efficacy: the exercise of control&lt;/title&gt;&lt;/titles&gt;&lt;reprint-edition&gt;In File&lt;/reprint-edition&gt;&lt;keywords&gt;&lt;keyword&gt;self-efficacy&lt;/keyword&gt;&lt;keyword&gt;exercise&lt;/keyword&gt;&lt;keyword&gt;control&lt;/keyword&gt;&lt;/keywords&gt;&lt;dates&gt;&lt;year&gt;1997&lt;/year&gt;&lt;pub-dates&gt;&lt;date&gt;1997&lt;/date&gt;&lt;/pub-dates&gt;&lt;/dates&gt;&lt;pub-location&gt;New York&lt;/pub-location&gt;&lt;publisher&gt;W.H.Freeman and Company&lt;/publisher&gt;&lt;label&gt;2933&lt;/label&gt;&lt;urls&gt;&lt;/urls&gt;&lt;/record&gt;&lt;/Cite&gt;&lt;/EndNote&gt;</w:instrText>
      </w:r>
      <w:r w:rsidR="00825C8F">
        <w:fldChar w:fldCharType="separate"/>
      </w:r>
      <w:r w:rsidR="006C23F6">
        <w:rPr>
          <w:noProof/>
        </w:rPr>
        <w:t>[3]</w:t>
      </w:r>
      <w:r w:rsidR="00825C8F">
        <w:fldChar w:fldCharType="end"/>
      </w:r>
      <w:r w:rsidR="005523C8">
        <w:t xml:space="preserve"> </w:t>
      </w:r>
      <w:r w:rsidR="00A57C6B">
        <w:t>I</w:t>
      </w:r>
      <w:r w:rsidR="005523C8">
        <w:t xml:space="preserve">ncreasing self-efficacy in order to </w:t>
      </w:r>
      <w:r w:rsidR="00D25922">
        <w:t>improve compliance with trial protocols could</w:t>
      </w:r>
      <w:r w:rsidR="00A57C6B">
        <w:t xml:space="preserve"> therefore</w:t>
      </w:r>
      <w:r w:rsidR="00D25922">
        <w:t xml:space="preserve"> be achieved through an exploratory conversation between participants and</w:t>
      </w:r>
      <w:r w:rsidR="008251FE">
        <w:t xml:space="preserve"> member</w:t>
      </w:r>
      <w:r w:rsidR="007F7CD6">
        <w:t>s</w:t>
      </w:r>
      <w:r w:rsidR="008251FE">
        <w:t xml:space="preserve"> of staff</w:t>
      </w:r>
      <w:r w:rsidR="00D25922">
        <w:t xml:space="preserve"> recruiting</w:t>
      </w:r>
      <w:r w:rsidR="006A604C">
        <w:t xml:space="preserve"> them. </w:t>
      </w:r>
      <w:r w:rsidR="00A57C6B">
        <w:t xml:space="preserve">Applying these findings </w:t>
      </w:r>
      <w:r w:rsidR="00A57C6B" w:rsidRPr="00A57C6B">
        <w:t>to routine vitamin</w:t>
      </w:r>
      <w:r w:rsidR="00A57C6B">
        <w:t xml:space="preserve"> D supplementation in pregnancy, conversations to </w:t>
      </w:r>
      <w:r w:rsidR="008251FE">
        <w:t xml:space="preserve">increase self-efficacy for taking </w:t>
      </w:r>
      <w:r w:rsidR="009A396B">
        <w:t>pregnancy supplements</w:t>
      </w:r>
      <w:r w:rsidR="008251FE">
        <w:t xml:space="preserve"> would</w:t>
      </w:r>
      <w:r w:rsidR="00D25922">
        <w:t xml:space="preserve"> </w:t>
      </w:r>
      <w:r w:rsidR="008251FE">
        <w:t>need</w:t>
      </w:r>
      <w:r w:rsidR="0055714A">
        <w:t xml:space="preserve"> to explore the practical problems that the participant might have in taking and remembering to take the medication, and to support them to i</w:t>
      </w:r>
      <w:r w:rsidR="00733A7F">
        <w:t>dentify ways of overcoming them.  Some practical problems</w:t>
      </w:r>
      <w:r w:rsidR="0055714A">
        <w:t xml:space="preserve"> might relate to the physiological and mood changes associated with being pregnant</w:t>
      </w:r>
      <w:r w:rsidR="00E83E1E">
        <w:t>,</w:t>
      </w:r>
      <w:r w:rsidR="0055714A">
        <w:t xml:space="preserve"> and examples of ways in which others have overcome these difficulties </w:t>
      </w:r>
      <w:r w:rsidR="00203898">
        <w:t>might</w:t>
      </w:r>
      <w:r w:rsidR="0055714A">
        <w:t xml:space="preserve"> increase participants’ self-efficacy beliefs about their ability to adhere to the protocol.  </w:t>
      </w:r>
    </w:p>
    <w:p w14:paraId="2452EF66" w14:textId="1FE06003" w:rsidR="009522A8" w:rsidRDefault="00DE247C" w:rsidP="009522A8">
      <w:pPr>
        <w:spacing w:line="480" w:lineRule="auto"/>
      </w:pPr>
      <w:r>
        <w:t xml:space="preserve">The reasons women gave for not taking the medication in this study </w:t>
      </w:r>
      <w:r w:rsidR="00B52E2F">
        <w:t xml:space="preserve">are similar to those given by women </w:t>
      </w:r>
      <w:r w:rsidR="00455D10">
        <w:t>to explain</w:t>
      </w:r>
      <w:r w:rsidR="00B52E2F">
        <w:t xml:space="preserve"> why they do not take folic acid or iron supplements during pregnancy.</w:t>
      </w:r>
      <w:r w:rsidR="00F55DC1">
        <w:t xml:space="preserve"> Women say they forget </w:t>
      </w:r>
      <w:r w:rsidR="00455D10">
        <w:t>or that t</w:t>
      </w:r>
      <w:r w:rsidR="000D77D3" w:rsidRPr="00D52940">
        <w:t>he side effects</w:t>
      </w:r>
      <w:r w:rsidR="00455D10">
        <w:t xml:space="preserve"> put them off</w:t>
      </w:r>
      <w:r w:rsidR="000D77D3" w:rsidRPr="00D52940">
        <w:t>.</w:t>
      </w:r>
      <w:r w:rsidR="00825C8F" w:rsidRPr="00D52940">
        <w:fldChar w:fldCharType="begin">
          <w:fldData xml:space="preserve">PEVuZE5vdGU+PENpdGU+PEF1dGhvcj5HZWJyZW1lZGhpbjwvQXV0aG9yPjxZZWFyPjIwMTQ8L1ll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</w:fldData>
        </w:fldChar>
      </w:r>
      <w:r w:rsidR="006C23F6">
        <w:instrText xml:space="preserve"> ADDIN EN.CITE </w:instrText>
      </w:r>
      <w:r w:rsidR="006C23F6">
        <w:fldChar w:fldCharType="begin">
          <w:fldData xml:space="preserve">PEVuZE5vdGU+PENpdGU+PEF1dGhvcj5HZWJyZW1lZGhpbjwvQXV0aG9yPjxZZWFyPjIwMTQ8L1ll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</w:fldData>
        </w:fldChar>
      </w:r>
      <w:r w:rsidR="006C23F6">
        <w:instrText xml:space="preserve"> ADDIN EN.CITE.DATA </w:instrText>
      </w:r>
      <w:r w:rsidR="006C23F6">
        <w:fldChar w:fldCharType="end"/>
      </w:r>
      <w:r w:rsidR="00825C8F" w:rsidRPr="00D52940">
        <w:fldChar w:fldCharType="separate"/>
      </w:r>
      <w:r w:rsidR="006C23F6">
        <w:rPr>
          <w:noProof/>
        </w:rPr>
        <w:t>[13,14]</w:t>
      </w:r>
      <w:r w:rsidR="00825C8F" w:rsidRPr="00D52940">
        <w:fldChar w:fldCharType="end"/>
      </w:r>
      <w:r w:rsidR="00455D10">
        <w:t xml:space="preserve"> Though </w:t>
      </w:r>
      <w:r w:rsidR="00D93EEB">
        <w:t>a proportion of the women in this study</w:t>
      </w:r>
      <w:r w:rsidR="00455D10">
        <w:t xml:space="preserve"> did say they forgot to take </w:t>
      </w:r>
      <w:r w:rsidR="00E83E1E">
        <w:t>the tablets</w:t>
      </w:r>
      <w:r w:rsidR="00455D10">
        <w:t>, f</w:t>
      </w:r>
      <w:r w:rsidR="009B2216">
        <w:t xml:space="preserve">ew were worried </w:t>
      </w:r>
      <w:r w:rsidR="00733A7F">
        <w:t xml:space="preserve">about </w:t>
      </w:r>
      <w:r w:rsidR="00455D10">
        <w:t xml:space="preserve">medication </w:t>
      </w:r>
      <w:r w:rsidR="00733A7F">
        <w:t xml:space="preserve">side-effects </w:t>
      </w:r>
      <w:r w:rsidR="009B2216">
        <w:t xml:space="preserve">or </w:t>
      </w:r>
      <w:r w:rsidR="00952EE8">
        <w:t xml:space="preserve">had </w:t>
      </w:r>
      <w:r w:rsidR="009B2216">
        <w:t xml:space="preserve">doubts about the value of the research </w:t>
      </w:r>
      <w:r w:rsidR="00952EE8">
        <w:t>in</w:t>
      </w:r>
      <w:r w:rsidR="009B2216">
        <w:t xml:space="preserve"> which they were </w:t>
      </w:r>
      <w:r w:rsidR="00952EE8">
        <w:t xml:space="preserve">taking </w:t>
      </w:r>
      <w:r w:rsidR="009B2216">
        <w:t>part.</w:t>
      </w:r>
      <w:r w:rsidR="00455D10">
        <w:t xml:space="preserve"> </w:t>
      </w:r>
      <w:r w:rsidR="00952EE8">
        <w:t>This is important to know</w:t>
      </w:r>
      <w:r w:rsidR="009522A8">
        <w:t xml:space="preserve"> and encouraging</w:t>
      </w:r>
      <w:r w:rsidR="009C5266">
        <w:t>,</w:t>
      </w:r>
      <w:r w:rsidR="00952EE8">
        <w:t xml:space="preserve"> in the context of making </w:t>
      </w:r>
      <w:r w:rsidR="009522A8">
        <w:t>recommendations for routine maternal vitamin D supplementation in pregnancy</w:t>
      </w:r>
      <w:r w:rsidR="009522A8" w:rsidRPr="009522A8">
        <w:t xml:space="preserve"> </w:t>
      </w:r>
      <w:r w:rsidR="009522A8">
        <w:t>as a public health intervention for the purpose of improving maternal and infant health outcomes.</w:t>
      </w:r>
      <w:r w:rsidR="002F510C">
        <w:t xml:space="preserve">  </w:t>
      </w:r>
    </w:p>
    <w:p w14:paraId="1CB6F0A7" w14:textId="77777777" w:rsidR="000867A7" w:rsidRPr="00D52940" w:rsidRDefault="00893710" w:rsidP="001B3949">
      <w:pPr>
        <w:spacing w:after="0" w:line="480" w:lineRule="auto"/>
        <w:rPr>
          <w:b/>
        </w:rPr>
      </w:pPr>
      <w:r w:rsidRPr="00D52940">
        <w:rPr>
          <w:b/>
        </w:rPr>
        <w:t>Conclusions</w:t>
      </w:r>
    </w:p>
    <w:p w14:paraId="313AECEB" w14:textId="3E224753" w:rsidR="00893710" w:rsidRDefault="00893710" w:rsidP="001B3949">
      <w:pPr>
        <w:spacing w:after="0" w:line="480" w:lineRule="auto"/>
      </w:pPr>
      <w:r w:rsidRPr="00D52940">
        <w:t xml:space="preserve">Women’s level of self-efficacy is </w:t>
      </w:r>
      <w:r w:rsidR="009C5266">
        <w:t xml:space="preserve">indirectly </w:t>
      </w:r>
      <w:r w:rsidRPr="00D52940">
        <w:t xml:space="preserve">associated with their </w:t>
      </w:r>
      <w:r w:rsidR="009C5266">
        <w:t xml:space="preserve">compliance with a trial protocol requiring them to take daily vitamin D supplements. </w:t>
      </w:r>
      <w:r w:rsidRPr="00D52940">
        <w:t xml:space="preserve">Women who </w:t>
      </w:r>
      <w:r w:rsidR="005C708E" w:rsidRPr="00D52940">
        <w:t xml:space="preserve">had higher self-efficacy had higher </w:t>
      </w:r>
      <w:r w:rsidR="006C4987">
        <w:t>25(OH)</w:t>
      </w:r>
      <w:r w:rsidR="005C708E" w:rsidRPr="00D52940">
        <w:t>D levels when they came into the trial and experienced fewer problems taking the study medication.  The more compliant the women in the treatment group were with the study protocol, the higher their vitamin D levels in late pregnancy.</w:t>
      </w:r>
      <w:r w:rsidR="008A0A34" w:rsidRPr="00D52940">
        <w:t xml:space="preserve"> </w:t>
      </w:r>
      <w:r w:rsidR="009C5266">
        <w:t xml:space="preserve">These findings have implications for </w:t>
      </w:r>
      <w:r w:rsidR="009C5266">
        <w:lastRenderedPageBreak/>
        <w:t>understanding differences between participants</w:t>
      </w:r>
      <w:r w:rsidR="007B45A3">
        <w:t>, particularly in their level of self-efficacy,</w:t>
      </w:r>
      <w:r w:rsidR="009C5266">
        <w:t xml:space="preserve"> and </w:t>
      </w:r>
      <w:r w:rsidR="00977687" w:rsidRPr="00D52940">
        <w:t>the effect</w:t>
      </w:r>
      <w:r w:rsidR="009A396B">
        <w:t xml:space="preserve"> of these differences</w:t>
      </w:r>
      <w:r w:rsidR="007B45A3">
        <w:t xml:space="preserve"> on </w:t>
      </w:r>
      <w:r w:rsidR="00977687" w:rsidRPr="00D52940">
        <w:t>trial</w:t>
      </w:r>
      <w:r w:rsidR="009C5266">
        <w:t xml:space="preserve"> outcomes, and for anticipating responses to recommendations for routine maternal vitamin D supplementation in pregnancy.</w:t>
      </w:r>
    </w:p>
    <w:p w14:paraId="29584A7C" w14:textId="77777777" w:rsidR="006A7169" w:rsidRPr="00780DA1" w:rsidRDefault="006A7169" w:rsidP="001B3949">
      <w:pPr>
        <w:spacing w:after="0" w:line="480" w:lineRule="auto"/>
      </w:pPr>
    </w:p>
    <w:p w14:paraId="3C0F1F0D" w14:textId="77777777" w:rsidR="00780DA1" w:rsidRPr="00932D10" w:rsidRDefault="00780DA1" w:rsidP="00780DA1">
      <w:pPr>
        <w:spacing w:after="120" w:line="480" w:lineRule="auto"/>
        <w:jc w:val="both"/>
        <w:rPr>
          <w:rFonts w:cs="Times New Roman"/>
          <w:b/>
        </w:rPr>
      </w:pPr>
      <w:r w:rsidRPr="00932D10">
        <w:rPr>
          <w:rFonts w:cs="Times New Roman"/>
          <w:b/>
        </w:rPr>
        <w:t>ACKNOWLEDGEMENTS</w:t>
      </w:r>
    </w:p>
    <w:p w14:paraId="2B26FBA2" w14:textId="66AE4D3A" w:rsidR="00780DA1" w:rsidRPr="00932D10" w:rsidRDefault="00932D10" w:rsidP="00780DA1">
      <w:pPr>
        <w:spacing w:after="0" w:line="480" w:lineRule="auto"/>
        <w:contextualSpacing/>
        <w:jc w:val="both"/>
        <w:rPr>
          <w:rFonts w:cs="Times New Roman"/>
        </w:rPr>
      </w:pPr>
      <w:r>
        <w:rPr>
          <w:rFonts w:cs="Times New Roman"/>
        </w:rPr>
        <w:t>We thank all our funder</w:t>
      </w:r>
      <w:r w:rsidR="006C4987">
        <w:rPr>
          <w:rFonts w:cs="Times New Roman"/>
        </w:rPr>
        <w:t>s</w:t>
      </w:r>
      <w:r>
        <w:rPr>
          <w:rFonts w:cs="Times New Roman"/>
        </w:rPr>
        <w:t xml:space="preserve"> for supporting this work (</w:t>
      </w:r>
      <w:r w:rsidR="00780DA1" w:rsidRPr="00932D10">
        <w:rPr>
          <w:rFonts w:cs="Times New Roman"/>
        </w:rPr>
        <w:t>Arthritis Research UK</w:t>
      </w:r>
      <w:r>
        <w:rPr>
          <w:rFonts w:cs="Times New Roman"/>
        </w:rPr>
        <w:t>,</w:t>
      </w:r>
      <w:r w:rsidR="00780DA1" w:rsidRPr="00932D10">
        <w:rPr>
          <w:rFonts w:cs="Times New Roman"/>
        </w:rPr>
        <w:t xml:space="preserve"> Medical Research Council, Bupa Foundation, National Institute for Health Research (NIHR) Southampton Biomedical Research Centre, University of Southampton and University Hospital Southampton NHS Foundation Trust, and NIHR Musculoskeletal Biomedical Research Unit, University of Oxford</w:t>
      </w:r>
      <w:r>
        <w:rPr>
          <w:rFonts w:cs="Times New Roman"/>
        </w:rPr>
        <w:t>) and the women who so kindly gave us their time and took part in this study.</w:t>
      </w:r>
    </w:p>
    <w:p w14:paraId="52A9181E" w14:textId="77777777" w:rsidR="00780DA1" w:rsidRDefault="00780DA1" w:rsidP="001B3949">
      <w:pPr>
        <w:spacing w:after="0" w:line="480" w:lineRule="auto"/>
      </w:pPr>
    </w:p>
    <w:p w14:paraId="3B2E3B88" w14:textId="77777777" w:rsidR="006A7169" w:rsidRPr="00D52940" w:rsidRDefault="006A7169" w:rsidP="001B3949">
      <w:pPr>
        <w:spacing w:after="0" w:line="480" w:lineRule="auto"/>
      </w:pPr>
    </w:p>
    <w:p w14:paraId="55C5DE50" w14:textId="0929C59A" w:rsidR="002D125A" w:rsidRDefault="002D125A">
      <w:r>
        <w:br w:type="page"/>
      </w:r>
    </w:p>
    <w:p w14:paraId="7ED6B3C3" w14:textId="77777777" w:rsidR="009966CD" w:rsidRPr="009966CD" w:rsidRDefault="00825C8F" w:rsidP="009966CD">
      <w:pPr>
        <w:spacing w:after="0"/>
        <w:jc w:val="center"/>
        <w:rPr>
          <w:rFonts w:ascii="Calibri" w:hAnsi="Calibri"/>
          <w:noProof/>
        </w:rPr>
      </w:pPr>
      <w:r w:rsidRPr="00D52940">
        <w:rPr>
          <w:rFonts w:ascii="Calibri" w:hAnsi="Calibri"/>
          <w:noProof/>
          <w:lang w:val="en-US"/>
        </w:rPr>
        <w:lastRenderedPageBreak/>
        <w:fldChar w:fldCharType="begin"/>
      </w:r>
      <w:r w:rsidR="00AF6FFE" w:rsidRPr="00D52940">
        <w:instrText xml:space="preserve"> ADDIN EN.REFLIST </w:instrText>
      </w:r>
      <w:r w:rsidRPr="00D52940">
        <w:rPr>
          <w:rFonts w:ascii="Calibri" w:hAnsi="Calibri"/>
          <w:noProof/>
          <w:lang w:val="en-US"/>
        </w:rPr>
        <w:fldChar w:fldCharType="separate"/>
      </w:r>
      <w:r w:rsidR="009966CD" w:rsidRPr="009966CD">
        <w:rPr>
          <w:rFonts w:ascii="Calibri" w:hAnsi="Calibri"/>
          <w:noProof/>
        </w:rPr>
        <w:t>References</w:t>
      </w:r>
    </w:p>
    <w:p w14:paraId="63443B5D" w14:textId="77777777" w:rsidR="009966CD" w:rsidRPr="009966CD" w:rsidRDefault="009966CD" w:rsidP="009966CD">
      <w:pPr>
        <w:spacing w:after="0"/>
        <w:jc w:val="center"/>
        <w:rPr>
          <w:rFonts w:ascii="Calibri" w:hAnsi="Calibri"/>
          <w:noProof/>
        </w:rPr>
      </w:pPr>
    </w:p>
    <w:p w14:paraId="43DCB807" w14:textId="77777777" w:rsidR="009966CD" w:rsidRDefault="009966CD" w:rsidP="009966CD">
      <w:pPr>
        <w:spacing w:after="0" w:line="240" w:lineRule="auto"/>
        <w:rPr>
          <w:rFonts w:ascii="Calibri" w:hAnsi="Calibri"/>
          <w:noProof/>
        </w:rPr>
      </w:pPr>
      <w:r>
        <w:rPr>
          <w:rFonts w:ascii="Calibri" w:hAnsi="Calibri"/>
          <w:noProof/>
        </w:rPr>
        <w:t>1. Harvey N, Dennison E, Cooper C (2014) Osteoporosis: a lifecourse approach. J Bone Miner Res 29 (9):1917-1925. doi:10.1002/jbmr.2286</w:t>
      </w:r>
    </w:p>
    <w:p w14:paraId="50EDA99D" w14:textId="28FF462E" w:rsidR="009966CD" w:rsidRDefault="009966CD" w:rsidP="009966CD">
      <w:pPr>
        <w:spacing w:after="0" w:line="240" w:lineRule="auto"/>
        <w:rPr>
          <w:rFonts w:ascii="Calibri" w:hAnsi="Calibri"/>
          <w:noProof/>
        </w:rPr>
      </w:pPr>
      <w:r>
        <w:rPr>
          <w:rFonts w:ascii="Calibri" w:hAnsi="Calibri"/>
          <w:noProof/>
        </w:rPr>
        <w:t>2. Cooper C, Harvey NC, Bishop NJ, Kennedy S, Papageorghiou AT, Schoenmakers I, Fraser R, Gandhi SV, Carr A, D'Angelo S, Crozier SR, Moon RJ, Arden NK, Dennison EM, Godfrey KM, Inskip HM, Prentice A, Mughal MZ, Eastell R, Reid DM, Javaid MK Maternal gestational vitamin D supplementation and offspring bone health (MAVIDOS): a multicentre, double-blind, randomised placebo-controlled trial. The Lancet Diabetes &amp; Endocrinology. doi:</w:t>
      </w:r>
      <w:hyperlink r:id="rId9" w:history="1">
        <w:r w:rsidRPr="009966CD">
          <w:rPr>
            <w:rStyle w:val="Hyperlink"/>
            <w:rFonts w:ascii="Calibri" w:hAnsi="Calibri"/>
            <w:noProof/>
          </w:rPr>
          <w:t>http://dx.doi.org/10.1016/S2213-8587(16)00044-9</w:t>
        </w:r>
      </w:hyperlink>
    </w:p>
    <w:p w14:paraId="789EC188" w14:textId="77777777" w:rsidR="009966CD" w:rsidRDefault="009966CD" w:rsidP="009966CD">
      <w:pPr>
        <w:spacing w:after="0" w:line="240" w:lineRule="auto"/>
        <w:rPr>
          <w:rFonts w:ascii="Calibri" w:hAnsi="Calibri"/>
          <w:noProof/>
        </w:rPr>
      </w:pPr>
      <w:r>
        <w:rPr>
          <w:rFonts w:ascii="Calibri" w:hAnsi="Calibri"/>
          <w:noProof/>
        </w:rPr>
        <w:t>3. Bandura A (1997) Self-efficacy: the exercise of control. W.H.Freeman and Company, New York</w:t>
      </w:r>
    </w:p>
    <w:p w14:paraId="0E581638" w14:textId="77777777" w:rsidR="009966CD" w:rsidRDefault="009966CD" w:rsidP="009966CD">
      <w:pPr>
        <w:spacing w:after="0" w:line="240" w:lineRule="auto"/>
        <w:rPr>
          <w:rFonts w:ascii="Calibri" w:hAnsi="Calibri"/>
          <w:noProof/>
        </w:rPr>
      </w:pPr>
      <w:r>
        <w:rPr>
          <w:rFonts w:ascii="Calibri" w:hAnsi="Calibri"/>
          <w:noProof/>
        </w:rPr>
        <w:t>4. Ross CE, Wu C (1995) The links between education and health. Am Soc Rev 60:719-745</w:t>
      </w:r>
    </w:p>
    <w:p w14:paraId="0D57F417" w14:textId="77777777" w:rsidR="009966CD" w:rsidRDefault="009966CD" w:rsidP="009966CD">
      <w:pPr>
        <w:spacing w:after="0" w:line="240" w:lineRule="auto"/>
        <w:rPr>
          <w:rFonts w:ascii="Calibri" w:hAnsi="Calibri"/>
          <w:noProof/>
        </w:rPr>
      </w:pPr>
      <w:r>
        <w:rPr>
          <w:rFonts w:ascii="Calibri" w:hAnsi="Calibri"/>
          <w:noProof/>
        </w:rPr>
        <w:t>5. Luszczynska A, Haynes C (2009) Changing nutrition, physical activity and body weight among student nurses and midwives: effects of a planning intervention and self-efficacy beliefs. Journal of health psychology 14 (8):1075-1084</w:t>
      </w:r>
    </w:p>
    <w:p w14:paraId="16F551B7" w14:textId="77777777" w:rsidR="009966CD" w:rsidRDefault="009966CD" w:rsidP="009966CD">
      <w:pPr>
        <w:spacing w:after="0" w:line="240" w:lineRule="auto"/>
        <w:rPr>
          <w:rFonts w:ascii="Calibri" w:hAnsi="Calibri"/>
          <w:noProof/>
        </w:rPr>
      </w:pPr>
      <w:r>
        <w:rPr>
          <w:rFonts w:ascii="Calibri" w:hAnsi="Calibri"/>
          <w:noProof/>
        </w:rPr>
        <w:t>6. Steptoe A, Perkins-Porras L, Rink E, Hilton S, Cappucio FP (2004) Psychological and social predictors of changes in fruit and vegetable consumption over 12 months following behavioural and nutrition education counseling. Health psychology : official journal of the Division of Health Psychology, American Psychological Association 23 (6):574-581</w:t>
      </w:r>
    </w:p>
    <w:p w14:paraId="45106B99" w14:textId="77777777" w:rsidR="009966CD" w:rsidRDefault="009966CD" w:rsidP="009966CD">
      <w:pPr>
        <w:spacing w:after="0" w:line="240" w:lineRule="auto"/>
        <w:rPr>
          <w:rFonts w:ascii="Calibri" w:hAnsi="Calibri"/>
          <w:noProof/>
        </w:rPr>
      </w:pPr>
      <w:r>
        <w:rPr>
          <w:rFonts w:ascii="Calibri" w:hAnsi="Calibri"/>
          <w:noProof/>
        </w:rPr>
        <w:t>7. Harvey NC, Javaid K, Bishop N, Kennedy S, Papageorghiou AT, Fraser R, Gandhi SV, Schoenmakers I, Prentice A, Cooper C (2012) MAVIDOS Maternal Vitamin D Osteoporosis Study: study protocol for a randomized controlled trial. The MAVIDOS Study Group. Trials 13:13. doi:10.1186/1745-6215-13-13</w:t>
      </w:r>
    </w:p>
    <w:p w14:paraId="570E4D55" w14:textId="77777777" w:rsidR="009966CD" w:rsidRDefault="009966CD" w:rsidP="009966CD">
      <w:pPr>
        <w:spacing w:after="0" w:line="240" w:lineRule="auto"/>
        <w:rPr>
          <w:rFonts w:ascii="Calibri" w:hAnsi="Calibri"/>
          <w:noProof/>
        </w:rPr>
      </w:pPr>
      <w:r>
        <w:rPr>
          <w:rFonts w:ascii="Calibri" w:hAnsi="Calibri"/>
          <w:noProof/>
        </w:rPr>
        <w:t>8. Branum AM, Bailey R, Singer BJ (2013) Dietary supplement use and folate status during pregnancy in the United States. J Nutr 143 (4):486-492. doi:10.3945/jn.112.169987</w:t>
      </w:r>
    </w:p>
    <w:p w14:paraId="1D18C884" w14:textId="77777777" w:rsidR="009966CD" w:rsidRDefault="009966CD" w:rsidP="009966CD">
      <w:pPr>
        <w:spacing w:after="0" w:line="240" w:lineRule="auto"/>
        <w:rPr>
          <w:rFonts w:ascii="Calibri" w:hAnsi="Calibri"/>
          <w:noProof/>
        </w:rPr>
      </w:pPr>
      <w:r>
        <w:rPr>
          <w:rFonts w:ascii="Calibri" w:hAnsi="Calibri"/>
          <w:noProof/>
        </w:rPr>
        <w:t>9. Schultink W, van der Ree M, Matulessi P, Gross R (1993) Low compliance with an iron-supplementation program: a study among pregnant women in Jakarta, Indonesia. Am J Clin Nutr 57 (2):135-139</w:t>
      </w:r>
    </w:p>
    <w:p w14:paraId="6E8742B8" w14:textId="77777777" w:rsidR="009966CD" w:rsidRDefault="009966CD" w:rsidP="009966CD">
      <w:pPr>
        <w:spacing w:after="0" w:line="240" w:lineRule="auto"/>
        <w:rPr>
          <w:rFonts w:ascii="Calibri" w:hAnsi="Calibri"/>
          <w:noProof/>
        </w:rPr>
      </w:pPr>
      <w:r>
        <w:rPr>
          <w:rFonts w:ascii="Calibri" w:hAnsi="Calibri"/>
          <w:noProof/>
        </w:rPr>
        <w:t>10. Khanal V, Adhikari M, Karkee R (2014) Low compliance with iron-folate supplementation among postpartum mothers of Nepal: an analysis of Nepal Demographic and Health Survey 2011. Journal of community health 39 (3):606-613. doi:10.1007/s10900-013-9806-6</w:t>
      </w:r>
    </w:p>
    <w:p w14:paraId="65A2DA52" w14:textId="77777777" w:rsidR="009966CD" w:rsidRDefault="009966CD" w:rsidP="009966CD">
      <w:pPr>
        <w:spacing w:after="0" w:line="240" w:lineRule="auto"/>
        <w:rPr>
          <w:rFonts w:ascii="Calibri" w:hAnsi="Calibri"/>
          <w:noProof/>
        </w:rPr>
      </w:pPr>
      <w:r>
        <w:rPr>
          <w:rFonts w:ascii="Calibri" w:hAnsi="Calibri"/>
          <w:noProof/>
        </w:rPr>
        <w:t>11. McGuire M, Cleary B, Sahm L, Murphy DJ (2010) Prevalence and predictors of periconceptional folic acid uptake--prospective cohort study in an Irish urban obstetric population. Human reproduction (Oxford, England) 25 (2):535-543. doi:10.1093/humrep/dep398</w:t>
      </w:r>
    </w:p>
    <w:p w14:paraId="2C1E1F90" w14:textId="77777777" w:rsidR="009966CD" w:rsidRDefault="009966CD" w:rsidP="009966CD">
      <w:pPr>
        <w:spacing w:after="0" w:line="240" w:lineRule="auto"/>
        <w:rPr>
          <w:rFonts w:ascii="Calibri" w:hAnsi="Calibri"/>
          <w:noProof/>
        </w:rPr>
      </w:pPr>
      <w:r>
        <w:rPr>
          <w:rFonts w:ascii="Calibri" w:hAnsi="Calibri"/>
          <w:noProof/>
        </w:rPr>
        <w:t>12. Mithra P, Unnikrishnan B, Rekha T, Nithin K, Mohan K, Kulkarni V, Kulkarni V, Agarwal D (2013) Compliance with iron-folic acid (IFA) therapy among pregnant women in an urban area of south India. African health sciences 13 (4):880-885. doi:10.4314/ahs.v13i4.3</w:t>
      </w:r>
    </w:p>
    <w:p w14:paraId="24D3C105" w14:textId="77777777" w:rsidR="009966CD" w:rsidRDefault="009966CD" w:rsidP="009966CD">
      <w:pPr>
        <w:spacing w:after="0" w:line="240" w:lineRule="auto"/>
        <w:rPr>
          <w:rFonts w:ascii="Calibri" w:hAnsi="Calibri"/>
          <w:noProof/>
        </w:rPr>
      </w:pPr>
      <w:r>
        <w:rPr>
          <w:rFonts w:ascii="Calibri" w:hAnsi="Calibri"/>
          <w:noProof/>
        </w:rPr>
        <w:t>13. Gebremedhin S, Samuel A, Mamo G, Moges T, Assefa T (2014) Coverage, compliance and factors associated with utilization of iron supplementation during pregnancy in eight rural districts of Ethiopia: a cross-sectional study. BMC Public Health 14:607. doi:10.1186/1471-2458-14-607</w:t>
      </w:r>
    </w:p>
    <w:p w14:paraId="11E90960" w14:textId="77777777" w:rsidR="009966CD" w:rsidRDefault="009966CD" w:rsidP="009966CD">
      <w:pPr>
        <w:spacing w:after="0" w:line="240" w:lineRule="auto"/>
        <w:rPr>
          <w:rFonts w:ascii="Calibri" w:hAnsi="Calibri"/>
          <w:noProof/>
        </w:rPr>
      </w:pPr>
      <w:r>
        <w:rPr>
          <w:rFonts w:ascii="Calibri" w:hAnsi="Calibri"/>
          <w:noProof/>
        </w:rPr>
        <w:t>14. Barbour RS, Macleod M, Mires G, Anderson AS (2012) Uptake of folic acid supplements before and during pregnancy: focus group analysis of women's views and experiences. Journal of human nutrition and dietetics : the official journal of the British Dietetic Association 25 (2):140-147. doi:10.1111/j.1365-277X.2011.01216.x</w:t>
      </w:r>
    </w:p>
    <w:p w14:paraId="6054B889" w14:textId="77777777" w:rsidR="009966CD" w:rsidRDefault="009966CD" w:rsidP="009966CD">
      <w:pPr>
        <w:spacing w:after="0" w:line="240" w:lineRule="auto"/>
        <w:rPr>
          <w:rFonts w:ascii="Calibri" w:hAnsi="Calibri"/>
          <w:noProof/>
        </w:rPr>
      </w:pPr>
      <w:r>
        <w:rPr>
          <w:rFonts w:ascii="Calibri" w:hAnsi="Calibri"/>
          <w:noProof/>
        </w:rPr>
        <w:t>15. Shankar AV, Asrilla Z, Kadha JK, Sebayang S, Apriatni M, Sulastri A, Sunarsih E, Shankar AH (2009) Programmatic effects of a large-scale multiple-micronutrient supplementation trial in Indonesia: using community facilitators as intermediaries for behavior change. Food and nutrition bulletin 30 (2 Suppl):S207-214</w:t>
      </w:r>
    </w:p>
    <w:p w14:paraId="29179F54" w14:textId="77777777" w:rsidR="009966CD" w:rsidRDefault="009966CD" w:rsidP="009966CD">
      <w:pPr>
        <w:spacing w:after="0" w:line="240" w:lineRule="auto"/>
        <w:rPr>
          <w:rFonts w:ascii="Calibri" w:hAnsi="Calibri"/>
          <w:noProof/>
        </w:rPr>
      </w:pPr>
      <w:r>
        <w:rPr>
          <w:rFonts w:ascii="Calibri" w:hAnsi="Calibri"/>
          <w:noProof/>
        </w:rPr>
        <w:t>16. Harvey NC, Javaid K, Bishop N, Kennedy S, Papageorghiou AT, Fraser R, Gandhi SV, Schoenmakers I, Prentice A, Cooper C (2012) MAVIDOS Maternal Vitamin D Osteoporosis Study: study protocol for a randomized controlled trial. Trials 13 (1):13</w:t>
      </w:r>
    </w:p>
    <w:p w14:paraId="3F5B2807" w14:textId="77777777" w:rsidR="009966CD" w:rsidRDefault="009966CD" w:rsidP="009966CD">
      <w:pPr>
        <w:spacing w:after="0" w:line="240" w:lineRule="auto"/>
        <w:rPr>
          <w:rFonts w:ascii="Calibri" w:hAnsi="Calibri"/>
          <w:noProof/>
        </w:rPr>
      </w:pPr>
      <w:r>
        <w:rPr>
          <w:rFonts w:ascii="Calibri" w:hAnsi="Calibri"/>
          <w:noProof/>
        </w:rPr>
        <w:lastRenderedPageBreak/>
        <w:t>17. Schwarzer R, Jerusalem M (1995) Generalized Self-Efficacy Scale : . In: Weinman J, Wright S, Johnston M (eds) Measures in health psychology: A user's portfolio. Causal and control beliefs. NFER-Nelson, Windsor, UK, pp 35-37</w:t>
      </w:r>
    </w:p>
    <w:p w14:paraId="33CB155C" w14:textId="77777777" w:rsidR="009966CD" w:rsidRDefault="009966CD" w:rsidP="009966CD">
      <w:pPr>
        <w:spacing w:after="0" w:line="240" w:lineRule="auto"/>
        <w:rPr>
          <w:rFonts w:ascii="Calibri" w:hAnsi="Calibri"/>
          <w:noProof/>
        </w:rPr>
      </w:pPr>
      <w:r>
        <w:rPr>
          <w:rFonts w:ascii="Calibri" w:hAnsi="Calibri"/>
          <w:noProof/>
        </w:rPr>
        <w:t>18. Lawrence W, Schlotz W, Crozier S, Skinner TC, Haslam C, Robinson S, Inskip H, Cooper C, Barker M (2011) Specific psychological variables predict quality of diet in women of lower, but not higher, educational attainment. Appetite 56:46-52</w:t>
      </w:r>
    </w:p>
    <w:p w14:paraId="68BBA129" w14:textId="77777777" w:rsidR="009966CD" w:rsidRDefault="009966CD" w:rsidP="009966CD">
      <w:pPr>
        <w:spacing w:after="0" w:line="240" w:lineRule="auto"/>
        <w:rPr>
          <w:rFonts w:ascii="Calibri" w:hAnsi="Calibri"/>
          <w:noProof/>
        </w:rPr>
      </w:pPr>
      <w:r>
        <w:rPr>
          <w:rFonts w:ascii="Calibri" w:hAnsi="Calibri"/>
          <w:noProof/>
        </w:rPr>
        <w:t>19. Kirby S, Donovan-Hall M, Yardley L (2014) Measuring barriers to adherence: validation of the Problematic Experiences of Therapy Scale. Disability and rehabilitation 36 (22):1924-1929. doi:10.3109/09638288.2013.876106</w:t>
      </w:r>
    </w:p>
    <w:p w14:paraId="2A0309E3" w14:textId="77777777" w:rsidR="009966CD" w:rsidRDefault="009966CD" w:rsidP="009966CD">
      <w:pPr>
        <w:spacing w:after="0" w:line="240" w:lineRule="auto"/>
        <w:rPr>
          <w:rFonts w:ascii="Calibri" w:hAnsi="Calibri"/>
          <w:noProof/>
        </w:rPr>
      </w:pPr>
      <w:r>
        <w:rPr>
          <w:rFonts w:ascii="Calibri" w:hAnsi="Calibri"/>
          <w:noProof/>
        </w:rPr>
        <w:t>20. Baron RM, Kenny DA (1986) The moderator-mediator variable distinction in social psychological research: conceptual, strategic, and statistical considerations. J Pers Soc Psychol 51 (6):1173-1182</w:t>
      </w:r>
    </w:p>
    <w:p w14:paraId="601054F8" w14:textId="77777777" w:rsidR="009966CD" w:rsidRDefault="009966CD" w:rsidP="009966CD">
      <w:pPr>
        <w:spacing w:after="0" w:line="240" w:lineRule="auto"/>
        <w:rPr>
          <w:rFonts w:ascii="Calibri" w:hAnsi="Calibri"/>
          <w:noProof/>
        </w:rPr>
      </w:pPr>
      <w:r>
        <w:rPr>
          <w:rFonts w:ascii="Calibri" w:hAnsi="Calibri"/>
          <w:noProof/>
        </w:rPr>
        <w:t>21. Leganger A, Kraft P (2003) Control constructs: do they mediate the relation between educational attainment and health behaviour? Journal of health psychology 8 (3):361-372</w:t>
      </w:r>
    </w:p>
    <w:p w14:paraId="0EF37CE1" w14:textId="7D482EA3" w:rsidR="009966CD" w:rsidRDefault="009966CD" w:rsidP="009966CD">
      <w:pPr>
        <w:spacing w:after="0" w:line="240" w:lineRule="auto"/>
        <w:rPr>
          <w:rFonts w:ascii="Calibri" w:hAnsi="Calibri"/>
          <w:noProof/>
        </w:rPr>
      </w:pPr>
      <w:r>
        <w:rPr>
          <w:rFonts w:ascii="Calibri" w:hAnsi="Calibri"/>
          <w:noProof/>
        </w:rPr>
        <w:t>22. Lawrence W, Schlotz W, Crozier S, Skinner TC, Haslam C, Robinson S, Inskip H, Cooper C, Barker M (2011) Specific psychological variables predict quality of diet in women of lower, but not higher, educational attainment. Appetite 56 (1):46-52. doi:</w:t>
      </w:r>
      <w:hyperlink r:id="rId10" w:history="1">
        <w:r w:rsidRPr="009966CD">
          <w:rPr>
            <w:rStyle w:val="Hyperlink"/>
            <w:rFonts w:ascii="Calibri" w:hAnsi="Calibri"/>
            <w:noProof/>
          </w:rPr>
          <w:t>http://dx.doi.org/10.1016/j.appet.2010.11.003</w:t>
        </w:r>
      </w:hyperlink>
    </w:p>
    <w:p w14:paraId="4CD2582B" w14:textId="77777777" w:rsidR="009966CD" w:rsidRDefault="009966CD" w:rsidP="009966CD">
      <w:pPr>
        <w:spacing w:after="0" w:line="240" w:lineRule="auto"/>
        <w:rPr>
          <w:rFonts w:ascii="Calibri" w:hAnsi="Calibri"/>
          <w:noProof/>
        </w:rPr>
      </w:pPr>
      <w:r>
        <w:rPr>
          <w:rFonts w:ascii="Calibri" w:hAnsi="Calibri"/>
          <w:noProof/>
        </w:rPr>
        <w:t>23. Czobor P, Skolnick P (2011) The Secrets of a Successful Clinical Trial: Compliance, Compliance, and Compliance. Molecular Interventions 11 (2):107-110. doi:10.1124/mi.11.2.8</w:t>
      </w:r>
    </w:p>
    <w:p w14:paraId="62947404" w14:textId="77777777" w:rsidR="009966CD" w:rsidRDefault="009966CD" w:rsidP="009966CD">
      <w:pPr>
        <w:spacing w:after="0" w:line="240" w:lineRule="auto"/>
        <w:rPr>
          <w:rFonts w:ascii="Calibri" w:hAnsi="Calibri"/>
          <w:noProof/>
        </w:rPr>
      </w:pPr>
      <w:r>
        <w:rPr>
          <w:rFonts w:ascii="Calibri" w:hAnsi="Calibri"/>
          <w:noProof/>
        </w:rPr>
        <w:t>24. Michie S, Abraham C, Whittington C, McAteer J, Gupta S (2009) Effective techniques in Healthy Eating and Physical Activity Interventions: a meta-regression. Health psychology : official journal of the Division of Health Psychology, American Psychological Association 28 (6):690-701</w:t>
      </w:r>
    </w:p>
    <w:p w14:paraId="39F8404B" w14:textId="77777777" w:rsidR="009966CD" w:rsidRDefault="009966CD" w:rsidP="009966CD">
      <w:pPr>
        <w:spacing w:after="0" w:line="240" w:lineRule="auto"/>
        <w:rPr>
          <w:rFonts w:ascii="Calibri" w:hAnsi="Calibri"/>
          <w:noProof/>
        </w:rPr>
      </w:pPr>
      <w:r>
        <w:rPr>
          <w:rFonts w:ascii="Calibri" w:hAnsi="Calibri"/>
          <w:noProof/>
        </w:rPr>
        <w:t>25. Prestwich A, Kellar I, Parker R, MacRae S, Learmonth M, Sykes B, Taylor N, Castle H (2014) How can self-efficacy be increased? Meta-analysis of dietary interventions. Health Psychol Rev 8 (3):270-285. doi:10.1080/17437199.2013.813729</w:t>
      </w:r>
    </w:p>
    <w:p w14:paraId="2669BF6C" w14:textId="7B0640FE" w:rsidR="009966CD" w:rsidRDefault="009966CD" w:rsidP="009966CD">
      <w:pPr>
        <w:spacing w:after="0" w:line="240" w:lineRule="auto"/>
        <w:rPr>
          <w:rFonts w:ascii="Calibri" w:hAnsi="Calibri"/>
          <w:noProof/>
        </w:rPr>
      </w:pPr>
    </w:p>
    <w:p w14:paraId="0A8A022B" w14:textId="430B3662" w:rsidR="008C2E40" w:rsidRPr="00D52940" w:rsidRDefault="00825C8F" w:rsidP="00893BA0">
      <w:pPr>
        <w:rPr>
          <w:b/>
        </w:rPr>
      </w:pPr>
      <w:r w:rsidRPr="00D52940">
        <w:rPr>
          <w:b/>
        </w:rPr>
        <w:fldChar w:fldCharType="end"/>
      </w:r>
    </w:p>
    <w:sectPr w:rsidR="008C2E40" w:rsidRPr="00D52940" w:rsidSect="003C2C95">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171A72" w14:textId="77777777" w:rsidR="00D50D3F" w:rsidRDefault="00D50D3F" w:rsidP="001A5933">
      <w:pPr>
        <w:spacing w:after="0" w:line="240" w:lineRule="auto"/>
      </w:pPr>
      <w:r>
        <w:separator/>
      </w:r>
    </w:p>
  </w:endnote>
  <w:endnote w:type="continuationSeparator" w:id="0">
    <w:p w14:paraId="6338F29F" w14:textId="77777777" w:rsidR="00D50D3F" w:rsidRDefault="00D50D3F" w:rsidP="001A59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dvP4DF60E">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6038587"/>
      <w:docPartObj>
        <w:docPartGallery w:val="Page Numbers (Bottom of Page)"/>
        <w:docPartUnique/>
      </w:docPartObj>
    </w:sdtPr>
    <w:sdtEndPr>
      <w:rPr>
        <w:noProof/>
      </w:rPr>
    </w:sdtEndPr>
    <w:sdtContent>
      <w:p w14:paraId="532F69BF" w14:textId="77777777" w:rsidR="00F55DC1" w:rsidRDefault="00F55DC1">
        <w:pPr>
          <w:pStyle w:val="Footer"/>
          <w:jc w:val="center"/>
        </w:pPr>
        <w:r>
          <w:fldChar w:fldCharType="begin"/>
        </w:r>
        <w:r>
          <w:instrText xml:space="preserve"> PAGE   \* MERGEFORMAT </w:instrText>
        </w:r>
        <w:r>
          <w:fldChar w:fldCharType="separate"/>
        </w:r>
        <w:r w:rsidR="00C458A3">
          <w:rPr>
            <w:noProof/>
          </w:rPr>
          <w:t>2</w:t>
        </w:r>
        <w:r>
          <w:rPr>
            <w:noProof/>
          </w:rPr>
          <w:fldChar w:fldCharType="end"/>
        </w:r>
      </w:p>
    </w:sdtContent>
  </w:sdt>
  <w:p w14:paraId="5CF89BFA" w14:textId="77777777" w:rsidR="00F55DC1" w:rsidRDefault="00F55D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542F3D" w14:textId="77777777" w:rsidR="00D50D3F" w:rsidRDefault="00D50D3F" w:rsidP="001A5933">
      <w:pPr>
        <w:spacing w:after="0" w:line="240" w:lineRule="auto"/>
      </w:pPr>
      <w:r>
        <w:separator/>
      </w:r>
    </w:p>
  </w:footnote>
  <w:footnote w:type="continuationSeparator" w:id="0">
    <w:p w14:paraId="6FDA2407" w14:textId="77777777" w:rsidR="00D50D3F" w:rsidRDefault="00D50D3F" w:rsidP="001A593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74C27"/>
    <w:multiLevelType w:val="hybridMultilevel"/>
    <w:tmpl w:val="DD4A16BA"/>
    <w:lvl w:ilvl="0" w:tplc="6B30B10E">
      <w:start w:val="1"/>
      <w:numFmt w:val="lowerLetter"/>
      <w:lvlText w:val="(%1)"/>
      <w:lvlJc w:val="left"/>
      <w:pPr>
        <w:ind w:left="2628" w:hanging="360"/>
      </w:pPr>
      <w:rPr>
        <w:rFonts w:hint="default"/>
      </w:rPr>
    </w:lvl>
    <w:lvl w:ilvl="1" w:tplc="08090019" w:tentative="1">
      <w:start w:val="1"/>
      <w:numFmt w:val="lowerLetter"/>
      <w:lvlText w:val="%2."/>
      <w:lvlJc w:val="left"/>
      <w:pPr>
        <w:ind w:left="3348" w:hanging="360"/>
      </w:pPr>
    </w:lvl>
    <w:lvl w:ilvl="2" w:tplc="0809001B" w:tentative="1">
      <w:start w:val="1"/>
      <w:numFmt w:val="lowerRoman"/>
      <w:lvlText w:val="%3."/>
      <w:lvlJc w:val="right"/>
      <w:pPr>
        <w:ind w:left="4068" w:hanging="180"/>
      </w:pPr>
    </w:lvl>
    <w:lvl w:ilvl="3" w:tplc="0809000F" w:tentative="1">
      <w:start w:val="1"/>
      <w:numFmt w:val="decimal"/>
      <w:lvlText w:val="%4."/>
      <w:lvlJc w:val="left"/>
      <w:pPr>
        <w:ind w:left="4788" w:hanging="360"/>
      </w:pPr>
    </w:lvl>
    <w:lvl w:ilvl="4" w:tplc="08090019" w:tentative="1">
      <w:start w:val="1"/>
      <w:numFmt w:val="lowerLetter"/>
      <w:lvlText w:val="%5."/>
      <w:lvlJc w:val="left"/>
      <w:pPr>
        <w:ind w:left="5508" w:hanging="360"/>
      </w:pPr>
    </w:lvl>
    <w:lvl w:ilvl="5" w:tplc="0809001B" w:tentative="1">
      <w:start w:val="1"/>
      <w:numFmt w:val="lowerRoman"/>
      <w:lvlText w:val="%6."/>
      <w:lvlJc w:val="right"/>
      <w:pPr>
        <w:ind w:left="6228" w:hanging="180"/>
      </w:pPr>
    </w:lvl>
    <w:lvl w:ilvl="6" w:tplc="0809000F" w:tentative="1">
      <w:start w:val="1"/>
      <w:numFmt w:val="decimal"/>
      <w:lvlText w:val="%7."/>
      <w:lvlJc w:val="left"/>
      <w:pPr>
        <w:ind w:left="6948" w:hanging="360"/>
      </w:pPr>
    </w:lvl>
    <w:lvl w:ilvl="7" w:tplc="08090019" w:tentative="1">
      <w:start w:val="1"/>
      <w:numFmt w:val="lowerLetter"/>
      <w:lvlText w:val="%8."/>
      <w:lvlJc w:val="left"/>
      <w:pPr>
        <w:ind w:left="7668" w:hanging="360"/>
      </w:pPr>
    </w:lvl>
    <w:lvl w:ilvl="8" w:tplc="0809001B" w:tentative="1">
      <w:start w:val="1"/>
      <w:numFmt w:val="lowerRoman"/>
      <w:lvlText w:val="%9."/>
      <w:lvlJc w:val="right"/>
      <w:pPr>
        <w:ind w:left="8388" w:hanging="180"/>
      </w:pPr>
    </w:lvl>
  </w:abstractNum>
  <w:abstractNum w:abstractNumId="1" w15:restartNumberingAfterBreak="0">
    <w:nsid w:val="302D683E"/>
    <w:multiLevelType w:val="hybridMultilevel"/>
    <w:tmpl w:val="3BC0999C"/>
    <w:lvl w:ilvl="0" w:tplc="CDA4C11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9E6898"/>
    <w:multiLevelType w:val="hybridMultilevel"/>
    <w:tmpl w:val="BB38F066"/>
    <w:lvl w:ilvl="0" w:tplc="7F1CEB7C">
      <w:start w:val="9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FA50FE"/>
    <w:multiLevelType w:val="hybridMultilevel"/>
    <w:tmpl w:val="81AC105C"/>
    <w:lvl w:ilvl="0" w:tplc="0CA0BFC0">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6C16DAA"/>
    <w:multiLevelType w:val="hybridMultilevel"/>
    <w:tmpl w:val="E996E1AA"/>
    <w:lvl w:ilvl="0" w:tplc="F76801EA">
      <w:start w:val="201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17C9B73F-ADD3-488A-ABA1-00740DC88247}"/>
    <w:docVar w:name="dgnword-eventsink" w:val="4971768"/>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p0w2r505hvs222essdtvfrfxer9w0spesp9e&quot;&gt;NCH EN&lt;record-ids&gt;&lt;item&gt;6430&lt;/item&gt;&lt;item&gt;6674&lt;/item&gt;&lt;/record-ids&gt;&lt;/item&gt;&lt;/Libraries&gt;"/>
  </w:docVars>
  <w:rsids>
    <w:rsidRoot w:val="000867A7"/>
    <w:rsid w:val="00003C5C"/>
    <w:rsid w:val="00014631"/>
    <w:rsid w:val="000162BC"/>
    <w:rsid w:val="00020CFD"/>
    <w:rsid w:val="00021E96"/>
    <w:rsid w:val="00024AF6"/>
    <w:rsid w:val="000470F5"/>
    <w:rsid w:val="00051153"/>
    <w:rsid w:val="000519E9"/>
    <w:rsid w:val="000702FA"/>
    <w:rsid w:val="00070D70"/>
    <w:rsid w:val="00076867"/>
    <w:rsid w:val="000867A7"/>
    <w:rsid w:val="00090F9D"/>
    <w:rsid w:val="000A1657"/>
    <w:rsid w:val="000A29D5"/>
    <w:rsid w:val="000B5805"/>
    <w:rsid w:val="000B6326"/>
    <w:rsid w:val="000C501A"/>
    <w:rsid w:val="000D763A"/>
    <w:rsid w:val="000D77D3"/>
    <w:rsid w:val="000E40F9"/>
    <w:rsid w:val="000E7B3D"/>
    <w:rsid w:val="00104FFF"/>
    <w:rsid w:val="00116666"/>
    <w:rsid w:val="001167BF"/>
    <w:rsid w:val="00120C36"/>
    <w:rsid w:val="00120F69"/>
    <w:rsid w:val="001214F1"/>
    <w:rsid w:val="00124B99"/>
    <w:rsid w:val="00142DC5"/>
    <w:rsid w:val="00154FA9"/>
    <w:rsid w:val="0015754D"/>
    <w:rsid w:val="00180917"/>
    <w:rsid w:val="00185E4A"/>
    <w:rsid w:val="001967BE"/>
    <w:rsid w:val="001A5933"/>
    <w:rsid w:val="001B3949"/>
    <w:rsid w:val="001D12D9"/>
    <w:rsid w:val="001D3271"/>
    <w:rsid w:val="001D54B2"/>
    <w:rsid w:val="001E04B5"/>
    <w:rsid w:val="001E6AA7"/>
    <w:rsid w:val="001F0CFC"/>
    <w:rsid w:val="001F6CA4"/>
    <w:rsid w:val="002030EB"/>
    <w:rsid w:val="00203898"/>
    <w:rsid w:val="002043CB"/>
    <w:rsid w:val="00216C3E"/>
    <w:rsid w:val="0021722C"/>
    <w:rsid w:val="00222F70"/>
    <w:rsid w:val="002255E5"/>
    <w:rsid w:val="0022586F"/>
    <w:rsid w:val="00227D3B"/>
    <w:rsid w:val="00252161"/>
    <w:rsid w:val="00270307"/>
    <w:rsid w:val="00271079"/>
    <w:rsid w:val="00274953"/>
    <w:rsid w:val="00275733"/>
    <w:rsid w:val="002774DD"/>
    <w:rsid w:val="00277E40"/>
    <w:rsid w:val="00283C07"/>
    <w:rsid w:val="00286018"/>
    <w:rsid w:val="00287D6A"/>
    <w:rsid w:val="002B0852"/>
    <w:rsid w:val="002C4E4B"/>
    <w:rsid w:val="002D125A"/>
    <w:rsid w:val="002D2BEE"/>
    <w:rsid w:val="002D7A3D"/>
    <w:rsid w:val="002E44D9"/>
    <w:rsid w:val="002F510C"/>
    <w:rsid w:val="002F52AC"/>
    <w:rsid w:val="002F5E66"/>
    <w:rsid w:val="00300128"/>
    <w:rsid w:val="00352654"/>
    <w:rsid w:val="0037295E"/>
    <w:rsid w:val="003813A2"/>
    <w:rsid w:val="0038219D"/>
    <w:rsid w:val="0038457B"/>
    <w:rsid w:val="00385BDD"/>
    <w:rsid w:val="00386E22"/>
    <w:rsid w:val="0039220C"/>
    <w:rsid w:val="003A4D31"/>
    <w:rsid w:val="003B4D87"/>
    <w:rsid w:val="003C181A"/>
    <w:rsid w:val="003C2C95"/>
    <w:rsid w:val="003C374F"/>
    <w:rsid w:val="003C52C3"/>
    <w:rsid w:val="003C56A6"/>
    <w:rsid w:val="003D37DC"/>
    <w:rsid w:val="003E0D73"/>
    <w:rsid w:val="003E30E5"/>
    <w:rsid w:val="003E6429"/>
    <w:rsid w:val="003E70E4"/>
    <w:rsid w:val="003F01A2"/>
    <w:rsid w:val="003F2B19"/>
    <w:rsid w:val="00401221"/>
    <w:rsid w:val="004064EF"/>
    <w:rsid w:val="0040666B"/>
    <w:rsid w:val="004324F8"/>
    <w:rsid w:val="004435E1"/>
    <w:rsid w:val="00452654"/>
    <w:rsid w:val="00455D10"/>
    <w:rsid w:val="0045772E"/>
    <w:rsid w:val="00466E7B"/>
    <w:rsid w:val="00467248"/>
    <w:rsid w:val="00472031"/>
    <w:rsid w:val="00476BBF"/>
    <w:rsid w:val="004812D8"/>
    <w:rsid w:val="00492C08"/>
    <w:rsid w:val="004B08BE"/>
    <w:rsid w:val="004B40E2"/>
    <w:rsid w:val="004D01A5"/>
    <w:rsid w:val="004D26C6"/>
    <w:rsid w:val="004D2CB3"/>
    <w:rsid w:val="004D5A12"/>
    <w:rsid w:val="005026D5"/>
    <w:rsid w:val="00505416"/>
    <w:rsid w:val="00511637"/>
    <w:rsid w:val="005125AB"/>
    <w:rsid w:val="00513B58"/>
    <w:rsid w:val="005147D0"/>
    <w:rsid w:val="0053492D"/>
    <w:rsid w:val="00534EEE"/>
    <w:rsid w:val="00540855"/>
    <w:rsid w:val="00550628"/>
    <w:rsid w:val="005523C8"/>
    <w:rsid w:val="00555463"/>
    <w:rsid w:val="00556521"/>
    <w:rsid w:val="0055714A"/>
    <w:rsid w:val="0057553C"/>
    <w:rsid w:val="005810AC"/>
    <w:rsid w:val="00583D53"/>
    <w:rsid w:val="0059070F"/>
    <w:rsid w:val="00593D14"/>
    <w:rsid w:val="00596C62"/>
    <w:rsid w:val="005A17C9"/>
    <w:rsid w:val="005A7F88"/>
    <w:rsid w:val="005B7E54"/>
    <w:rsid w:val="005C708E"/>
    <w:rsid w:val="005F5A8F"/>
    <w:rsid w:val="005F73BF"/>
    <w:rsid w:val="00603A19"/>
    <w:rsid w:val="006137FB"/>
    <w:rsid w:val="006156CF"/>
    <w:rsid w:val="006202C3"/>
    <w:rsid w:val="0062310E"/>
    <w:rsid w:val="00654372"/>
    <w:rsid w:val="00661D7F"/>
    <w:rsid w:val="00662364"/>
    <w:rsid w:val="00682D88"/>
    <w:rsid w:val="00684937"/>
    <w:rsid w:val="00695D69"/>
    <w:rsid w:val="0069779B"/>
    <w:rsid w:val="006A4215"/>
    <w:rsid w:val="006A46B8"/>
    <w:rsid w:val="006A604C"/>
    <w:rsid w:val="006A7169"/>
    <w:rsid w:val="006B3715"/>
    <w:rsid w:val="006B39D0"/>
    <w:rsid w:val="006C1452"/>
    <w:rsid w:val="006C23F6"/>
    <w:rsid w:val="006C4987"/>
    <w:rsid w:val="006D221D"/>
    <w:rsid w:val="006D4F07"/>
    <w:rsid w:val="006D6E82"/>
    <w:rsid w:val="006F352B"/>
    <w:rsid w:val="007006B9"/>
    <w:rsid w:val="00706039"/>
    <w:rsid w:val="00714A68"/>
    <w:rsid w:val="00714ABE"/>
    <w:rsid w:val="00720053"/>
    <w:rsid w:val="00722EB8"/>
    <w:rsid w:val="00725E74"/>
    <w:rsid w:val="00733A7F"/>
    <w:rsid w:val="0074118B"/>
    <w:rsid w:val="00760AD3"/>
    <w:rsid w:val="00773899"/>
    <w:rsid w:val="00780DA1"/>
    <w:rsid w:val="007907DB"/>
    <w:rsid w:val="007928ED"/>
    <w:rsid w:val="00794774"/>
    <w:rsid w:val="00795931"/>
    <w:rsid w:val="00795DEC"/>
    <w:rsid w:val="00796373"/>
    <w:rsid w:val="007A305D"/>
    <w:rsid w:val="007A7108"/>
    <w:rsid w:val="007B45A3"/>
    <w:rsid w:val="007B6F1D"/>
    <w:rsid w:val="007E3E2D"/>
    <w:rsid w:val="007E5ACD"/>
    <w:rsid w:val="007E7B60"/>
    <w:rsid w:val="007F5102"/>
    <w:rsid w:val="007F5291"/>
    <w:rsid w:val="007F7CD6"/>
    <w:rsid w:val="00802436"/>
    <w:rsid w:val="00806329"/>
    <w:rsid w:val="00806BE7"/>
    <w:rsid w:val="00807FBB"/>
    <w:rsid w:val="00816F67"/>
    <w:rsid w:val="00817349"/>
    <w:rsid w:val="008251FE"/>
    <w:rsid w:val="00825C8F"/>
    <w:rsid w:val="008355A9"/>
    <w:rsid w:val="008356ED"/>
    <w:rsid w:val="00837BA7"/>
    <w:rsid w:val="0087311F"/>
    <w:rsid w:val="0087569D"/>
    <w:rsid w:val="008805F3"/>
    <w:rsid w:val="00886B6F"/>
    <w:rsid w:val="0089010D"/>
    <w:rsid w:val="008934DF"/>
    <w:rsid w:val="00893710"/>
    <w:rsid w:val="00893BA0"/>
    <w:rsid w:val="008A0A34"/>
    <w:rsid w:val="008B48C4"/>
    <w:rsid w:val="008C14A2"/>
    <w:rsid w:val="008C173B"/>
    <w:rsid w:val="008C2E40"/>
    <w:rsid w:val="008C5BA8"/>
    <w:rsid w:val="008D3720"/>
    <w:rsid w:val="008D7624"/>
    <w:rsid w:val="008E1282"/>
    <w:rsid w:val="008F0FB5"/>
    <w:rsid w:val="008F1C96"/>
    <w:rsid w:val="008F4B9C"/>
    <w:rsid w:val="009135DB"/>
    <w:rsid w:val="00922695"/>
    <w:rsid w:val="00927A9A"/>
    <w:rsid w:val="00930F73"/>
    <w:rsid w:val="00932D10"/>
    <w:rsid w:val="00933E48"/>
    <w:rsid w:val="009406DF"/>
    <w:rsid w:val="00946817"/>
    <w:rsid w:val="009522A8"/>
    <w:rsid w:val="00952EE8"/>
    <w:rsid w:val="009553A2"/>
    <w:rsid w:val="00965792"/>
    <w:rsid w:val="00970FAE"/>
    <w:rsid w:val="00977687"/>
    <w:rsid w:val="00982206"/>
    <w:rsid w:val="00984A13"/>
    <w:rsid w:val="00985647"/>
    <w:rsid w:val="00987A11"/>
    <w:rsid w:val="009966CD"/>
    <w:rsid w:val="009A396B"/>
    <w:rsid w:val="009A5444"/>
    <w:rsid w:val="009A5E79"/>
    <w:rsid w:val="009A6351"/>
    <w:rsid w:val="009B2216"/>
    <w:rsid w:val="009B3A36"/>
    <w:rsid w:val="009B63E0"/>
    <w:rsid w:val="009B69E8"/>
    <w:rsid w:val="009C151E"/>
    <w:rsid w:val="009C159F"/>
    <w:rsid w:val="009C434A"/>
    <w:rsid w:val="009C5266"/>
    <w:rsid w:val="009C7957"/>
    <w:rsid w:val="009C7D94"/>
    <w:rsid w:val="009D3738"/>
    <w:rsid w:val="009E0928"/>
    <w:rsid w:val="009E1841"/>
    <w:rsid w:val="00A006DA"/>
    <w:rsid w:val="00A009F9"/>
    <w:rsid w:val="00A16202"/>
    <w:rsid w:val="00A23884"/>
    <w:rsid w:val="00A238AF"/>
    <w:rsid w:val="00A306F2"/>
    <w:rsid w:val="00A342C4"/>
    <w:rsid w:val="00A40F7A"/>
    <w:rsid w:val="00A4395C"/>
    <w:rsid w:val="00A523C2"/>
    <w:rsid w:val="00A52A82"/>
    <w:rsid w:val="00A541D9"/>
    <w:rsid w:val="00A5618D"/>
    <w:rsid w:val="00A57C6B"/>
    <w:rsid w:val="00A62C13"/>
    <w:rsid w:val="00A71D4B"/>
    <w:rsid w:val="00A73FC6"/>
    <w:rsid w:val="00A77CE2"/>
    <w:rsid w:val="00A86843"/>
    <w:rsid w:val="00A877CB"/>
    <w:rsid w:val="00A87DEE"/>
    <w:rsid w:val="00A92A35"/>
    <w:rsid w:val="00A93908"/>
    <w:rsid w:val="00A940DE"/>
    <w:rsid w:val="00A96729"/>
    <w:rsid w:val="00A96C59"/>
    <w:rsid w:val="00A96F1B"/>
    <w:rsid w:val="00A97DBD"/>
    <w:rsid w:val="00AA5335"/>
    <w:rsid w:val="00AA5D20"/>
    <w:rsid w:val="00AB01B0"/>
    <w:rsid w:val="00AB69B4"/>
    <w:rsid w:val="00AC08A4"/>
    <w:rsid w:val="00AC4BEF"/>
    <w:rsid w:val="00AC7830"/>
    <w:rsid w:val="00AD4811"/>
    <w:rsid w:val="00AE132C"/>
    <w:rsid w:val="00AF6FFE"/>
    <w:rsid w:val="00B06A7B"/>
    <w:rsid w:val="00B13B17"/>
    <w:rsid w:val="00B1697E"/>
    <w:rsid w:val="00B16EDE"/>
    <w:rsid w:val="00B2326D"/>
    <w:rsid w:val="00B23360"/>
    <w:rsid w:val="00B2406B"/>
    <w:rsid w:val="00B33C8B"/>
    <w:rsid w:val="00B34408"/>
    <w:rsid w:val="00B44BCB"/>
    <w:rsid w:val="00B52E2F"/>
    <w:rsid w:val="00B60517"/>
    <w:rsid w:val="00B60D83"/>
    <w:rsid w:val="00B67ADB"/>
    <w:rsid w:val="00B80C0E"/>
    <w:rsid w:val="00B90FC6"/>
    <w:rsid w:val="00B92D18"/>
    <w:rsid w:val="00B9382C"/>
    <w:rsid w:val="00B964D0"/>
    <w:rsid w:val="00B97ADD"/>
    <w:rsid w:val="00BA27D4"/>
    <w:rsid w:val="00BA387E"/>
    <w:rsid w:val="00BB26D8"/>
    <w:rsid w:val="00BB27F5"/>
    <w:rsid w:val="00BB58C4"/>
    <w:rsid w:val="00BB794C"/>
    <w:rsid w:val="00BD449B"/>
    <w:rsid w:val="00BD7A7D"/>
    <w:rsid w:val="00BF5F91"/>
    <w:rsid w:val="00C11641"/>
    <w:rsid w:val="00C169FF"/>
    <w:rsid w:val="00C23EBE"/>
    <w:rsid w:val="00C32F3C"/>
    <w:rsid w:val="00C36976"/>
    <w:rsid w:val="00C40E83"/>
    <w:rsid w:val="00C42FB0"/>
    <w:rsid w:val="00C451C5"/>
    <w:rsid w:val="00C458A3"/>
    <w:rsid w:val="00C62A4D"/>
    <w:rsid w:val="00C64406"/>
    <w:rsid w:val="00C648F0"/>
    <w:rsid w:val="00C71B20"/>
    <w:rsid w:val="00C774F2"/>
    <w:rsid w:val="00C844A4"/>
    <w:rsid w:val="00C849EE"/>
    <w:rsid w:val="00C9151B"/>
    <w:rsid w:val="00CA5654"/>
    <w:rsid w:val="00CA6743"/>
    <w:rsid w:val="00CB2CF1"/>
    <w:rsid w:val="00CC16AA"/>
    <w:rsid w:val="00CC416A"/>
    <w:rsid w:val="00CC47EB"/>
    <w:rsid w:val="00CC7B47"/>
    <w:rsid w:val="00CD27C2"/>
    <w:rsid w:val="00CE10F4"/>
    <w:rsid w:val="00CE533D"/>
    <w:rsid w:val="00CE6BB4"/>
    <w:rsid w:val="00CF0673"/>
    <w:rsid w:val="00CF303D"/>
    <w:rsid w:val="00CF3CA6"/>
    <w:rsid w:val="00CF5E34"/>
    <w:rsid w:val="00CF625E"/>
    <w:rsid w:val="00CF75CA"/>
    <w:rsid w:val="00D10274"/>
    <w:rsid w:val="00D13072"/>
    <w:rsid w:val="00D24F31"/>
    <w:rsid w:val="00D25922"/>
    <w:rsid w:val="00D31ECD"/>
    <w:rsid w:val="00D358BC"/>
    <w:rsid w:val="00D36709"/>
    <w:rsid w:val="00D37DB8"/>
    <w:rsid w:val="00D403F1"/>
    <w:rsid w:val="00D40A22"/>
    <w:rsid w:val="00D50D3F"/>
    <w:rsid w:val="00D52940"/>
    <w:rsid w:val="00D533F6"/>
    <w:rsid w:val="00D564BC"/>
    <w:rsid w:val="00D63188"/>
    <w:rsid w:val="00D93EEB"/>
    <w:rsid w:val="00D96ED2"/>
    <w:rsid w:val="00DA0A78"/>
    <w:rsid w:val="00DB5E82"/>
    <w:rsid w:val="00DC05E6"/>
    <w:rsid w:val="00DC0F0A"/>
    <w:rsid w:val="00DC1681"/>
    <w:rsid w:val="00DD03C0"/>
    <w:rsid w:val="00DE247C"/>
    <w:rsid w:val="00E055E6"/>
    <w:rsid w:val="00E06C70"/>
    <w:rsid w:val="00E12619"/>
    <w:rsid w:val="00E149F5"/>
    <w:rsid w:val="00E33D70"/>
    <w:rsid w:val="00E346CE"/>
    <w:rsid w:val="00E47FBA"/>
    <w:rsid w:val="00E506E4"/>
    <w:rsid w:val="00E62012"/>
    <w:rsid w:val="00E668CF"/>
    <w:rsid w:val="00E75866"/>
    <w:rsid w:val="00E823E8"/>
    <w:rsid w:val="00E83E1E"/>
    <w:rsid w:val="00E93B72"/>
    <w:rsid w:val="00E9673B"/>
    <w:rsid w:val="00E96E7C"/>
    <w:rsid w:val="00E9742E"/>
    <w:rsid w:val="00E9761C"/>
    <w:rsid w:val="00EA63F5"/>
    <w:rsid w:val="00EB4D74"/>
    <w:rsid w:val="00EF00F2"/>
    <w:rsid w:val="00F0496D"/>
    <w:rsid w:val="00F15BBC"/>
    <w:rsid w:val="00F22E3F"/>
    <w:rsid w:val="00F272A6"/>
    <w:rsid w:val="00F3060D"/>
    <w:rsid w:val="00F30D67"/>
    <w:rsid w:val="00F31A0B"/>
    <w:rsid w:val="00F41486"/>
    <w:rsid w:val="00F42D03"/>
    <w:rsid w:val="00F46A68"/>
    <w:rsid w:val="00F55DC1"/>
    <w:rsid w:val="00F56C92"/>
    <w:rsid w:val="00F609AB"/>
    <w:rsid w:val="00F645DB"/>
    <w:rsid w:val="00F701BB"/>
    <w:rsid w:val="00F7379D"/>
    <w:rsid w:val="00F83C1C"/>
    <w:rsid w:val="00F83C6E"/>
    <w:rsid w:val="00F848C1"/>
    <w:rsid w:val="00F855F4"/>
    <w:rsid w:val="00F8719B"/>
    <w:rsid w:val="00FA2857"/>
    <w:rsid w:val="00FA5490"/>
    <w:rsid w:val="00FA73DD"/>
    <w:rsid w:val="00FB0062"/>
    <w:rsid w:val="00FC4057"/>
    <w:rsid w:val="00FC4207"/>
    <w:rsid w:val="00FC6B29"/>
    <w:rsid w:val="00FE0906"/>
    <w:rsid w:val="00FE0F6B"/>
    <w:rsid w:val="00FE6B51"/>
    <w:rsid w:val="00FF2EC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53C74"/>
  <w15:docId w15:val="{5B706BB9-F471-403C-ADA6-BA80E61BE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867A7"/>
    <w:rPr>
      <w:color w:val="0000FF" w:themeColor="hyperlink"/>
      <w:u w:val="single"/>
    </w:rPr>
  </w:style>
  <w:style w:type="paragraph" w:styleId="ListParagraph">
    <w:name w:val="List Paragraph"/>
    <w:basedOn w:val="Normal"/>
    <w:uiPriority w:val="34"/>
    <w:qFormat/>
    <w:rsid w:val="00472031"/>
    <w:pPr>
      <w:ind w:left="720"/>
      <w:contextualSpacing/>
    </w:pPr>
  </w:style>
  <w:style w:type="paragraph" w:customStyle="1" w:styleId="EndNoteBibliographyTitle">
    <w:name w:val="EndNote Bibliography Title"/>
    <w:basedOn w:val="Normal"/>
    <w:link w:val="EndNoteBibliographyTitleChar"/>
    <w:rsid w:val="00AF6FF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F6FFE"/>
    <w:rPr>
      <w:rFonts w:ascii="Calibri" w:hAnsi="Calibri"/>
      <w:noProof/>
      <w:lang w:val="en-US"/>
    </w:rPr>
  </w:style>
  <w:style w:type="paragraph" w:customStyle="1" w:styleId="EndNoteBibliography">
    <w:name w:val="EndNote Bibliography"/>
    <w:basedOn w:val="Normal"/>
    <w:link w:val="EndNoteBibliographyChar"/>
    <w:rsid w:val="00AF6FF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F6FFE"/>
    <w:rPr>
      <w:rFonts w:ascii="Calibri" w:hAnsi="Calibri"/>
      <w:noProof/>
      <w:lang w:val="en-US"/>
    </w:rPr>
  </w:style>
  <w:style w:type="paragraph" w:styleId="BodyTextIndent3">
    <w:name w:val="Body Text Indent 3"/>
    <w:basedOn w:val="Normal"/>
    <w:link w:val="BodyTextIndent3Char"/>
    <w:semiHidden/>
    <w:unhideWhenUsed/>
    <w:rsid w:val="001B3949"/>
    <w:pPr>
      <w:tabs>
        <w:tab w:val="right" w:pos="540"/>
        <w:tab w:val="left" w:pos="720"/>
      </w:tabs>
      <w:spacing w:after="240" w:line="240" w:lineRule="auto"/>
      <w:ind w:left="720" w:hanging="720"/>
    </w:pPr>
    <w:rPr>
      <w:rFonts w:ascii="Times New Roman" w:eastAsia="Times New Roman" w:hAnsi="Times New Roman" w:cs="Times New Roman"/>
      <w:szCs w:val="20"/>
    </w:rPr>
  </w:style>
  <w:style w:type="character" w:customStyle="1" w:styleId="BodyTextIndent3Char">
    <w:name w:val="Body Text Indent 3 Char"/>
    <w:basedOn w:val="DefaultParagraphFont"/>
    <w:link w:val="BodyTextIndent3"/>
    <w:semiHidden/>
    <w:rsid w:val="001B3949"/>
    <w:rPr>
      <w:rFonts w:ascii="Times New Roman" w:eastAsia="Times New Roman" w:hAnsi="Times New Roman" w:cs="Times New Roman"/>
      <w:szCs w:val="20"/>
    </w:rPr>
  </w:style>
  <w:style w:type="paragraph" w:styleId="BalloonText">
    <w:name w:val="Balloon Text"/>
    <w:basedOn w:val="Normal"/>
    <w:link w:val="BalloonTextChar"/>
    <w:uiPriority w:val="99"/>
    <w:semiHidden/>
    <w:unhideWhenUsed/>
    <w:rsid w:val="00A77C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7CE2"/>
    <w:rPr>
      <w:rFonts w:ascii="Tahoma" w:hAnsi="Tahoma" w:cs="Tahoma"/>
      <w:sz w:val="16"/>
      <w:szCs w:val="16"/>
    </w:rPr>
  </w:style>
  <w:style w:type="character" w:styleId="CommentReference">
    <w:name w:val="annotation reference"/>
    <w:basedOn w:val="DefaultParagraphFont"/>
    <w:uiPriority w:val="99"/>
    <w:semiHidden/>
    <w:unhideWhenUsed/>
    <w:rsid w:val="00AA5D20"/>
    <w:rPr>
      <w:sz w:val="16"/>
      <w:szCs w:val="16"/>
    </w:rPr>
  </w:style>
  <w:style w:type="paragraph" w:styleId="CommentText">
    <w:name w:val="annotation text"/>
    <w:basedOn w:val="Normal"/>
    <w:link w:val="CommentTextChar"/>
    <w:uiPriority w:val="99"/>
    <w:semiHidden/>
    <w:unhideWhenUsed/>
    <w:rsid w:val="00AA5D20"/>
    <w:pPr>
      <w:spacing w:after="0" w:line="240" w:lineRule="auto"/>
    </w:pPr>
    <w:rPr>
      <w:sz w:val="20"/>
      <w:szCs w:val="20"/>
    </w:rPr>
  </w:style>
  <w:style w:type="character" w:customStyle="1" w:styleId="CommentTextChar">
    <w:name w:val="Comment Text Char"/>
    <w:basedOn w:val="DefaultParagraphFont"/>
    <w:link w:val="CommentText"/>
    <w:uiPriority w:val="99"/>
    <w:semiHidden/>
    <w:rsid w:val="00AA5D20"/>
    <w:rPr>
      <w:sz w:val="20"/>
      <w:szCs w:val="20"/>
    </w:rPr>
  </w:style>
  <w:style w:type="table" w:styleId="TableGrid">
    <w:name w:val="Table Grid"/>
    <w:basedOn w:val="TableNormal"/>
    <w:uiPriority w:val="59"/>
    <w:rsid w:val="00DB5E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E6B51"/>
    <w:pPr>
      <w:spacing w:after="200"/>
    </w:pPr>
    <w:rPr>
      <w:b/>
      <w:bCs/>
    </w:rPr>
  </w:style>
  <w:style w:type="character" w:customStyle="1" w:styleId="CommentSubjectChar">
    <w:name w:val="Comment Subject Char"/>
    <w:basedOn w:val="CommentTextChar"/>
    <w:link w:val="CommentSubject"/>
    <w:uiPriority w:val="99"/>
    <w:semiHidden/>
    <w:rsid w:val="00FE6B51"/>
    <w:rPr>
      <w:b/>
      <w:bCs/>
      <w:sz w:val="20"/>
      <w:szCs w:val="20"/>
    </w:rPr>
  </w:style>
  <w:style w:type="paragraph" w:styleId="Header">
    <w:name w:val="header"/>
    <w:basedOn w:val="Normal"/>
    <w:link w:val="HeaderChar"/>
    <w:uiPriority w:val="99"/>
    <w:unhideWhenUsed/>
    <w:rsid w:val="001A59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933"/>
  </w:style>
  <w:style w:type="paragraph" w:styleId="Footer">
    <w:name w:val="footer"/>
    <w:basedOn w:val="Normal"/>
    <w:link w:val="FooterChar"/>
    <w:uiPriority w:val="99"/>
    <w:unhideWhenUsed/>
    <w:rsid w:val="001A59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5933"/>
  </w:style>
  <w:style w:type="paragraph" w:styleId="Revision">
    <w:name w:val="Revision"/>
    <w:hidden/>
    <w:uiPriority w:val="99"/>
    <w:semiHidden/>
    <w:rsid w:val="00B2336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4239495">
      <w:bodyDiv w:val="1"/>
      <w:marLeft w:val="0"/>
      <w:marRight w:val="0"/>
      <w:marTop w:val="0"/>
      <w:marBottom w:val="0"/>
      <w:divBdr>
        <w:top w:val="none" w:sz="0" w:space="0" w:color="auto"/>
        <w:left w:val="none" w:sz="0" w:space="0" w:color="auto"/>
        <w:bottom w:val="none" w:sz="0" w:space="0" w:color="auto"/>
        <w:right w:val="none" w:sz="0" w:space="0" w:color="auto"/>
      </w:divBdr>
    </w:div>
    <w:div w:id="1583031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b@mrc.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dx.doi.org/10.1016/j.appet.2010.11.003" TargetMode="External"/><Relationship Id="rId4" Type="http://schemas.openxmlformats.org/officeDocument/2006/relationships/settings" Target="settings.xml"/><Relationship Id="rId9" Type="http://schemas.openxmlformats.org/officeDocument/2006/relationships/hyperlink" Target="http://dx.doi.org/10.1016/S2213-8587(16)0004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9CACEBC-25CD-42E9-9BD2-1994928D92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913</Words>
  <Characters>50806</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9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 Barker</dc:creator>
  <cp:lastModifiedBy>Christina Phillips</cp:lastModifiedBy>
  <cp:revision>3</cp:revision>
  <cp:lastPrinted>2016-05-18T12:51:00Z</cp:lastPrinted>
  <dcterms:created xsi:type="dcterms:W3CDTF">2016-11-08T11:53:00Z</dcterms:created>
  <dcterms:modified xsi:type="dcterms:W3CDTF">2016-11-08T11:53:00Z</dcterms:modified>
</cp:coreProperties>
</file>